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A24306" w:rsidRDefault="00A24306" w:rsidP="00A24306">
      <w:r w:rsidRPr="00A24306">
        <w:t xml:space="preserve">Alistair Miles, </w:t>
      </w:r>
      <w:proofErr w:type="spellStart"/>
      <w:r w:rsidRPr="00A24306">
        <w:t>Zamin</w:t>
      </w:r>
      <w:proofErr w:type="spellEnd"/>
      <w:r w:rsidRPr="00A24306">
        <w:t xml:space="preserve"> Iqbal, Paul </w:t>
      </w:r>
      <w:proofErr w:type="spellStart"/>
      <w:r w:rsidRPr="00A24306">
        <w:t>Vauterin</w:t>
      </w:r>
      <w:proofErr w:type="spellEnd"/>
      <w:r w:rsidRPr="00A24306">
        <w:t xml:space="preserve">, Richard Pearson, Susana </w:t>
      </w:r>
      <w:proofErr w:type="spellStart"/>
      <w:r w:rsidRPr="00A24306">
        <w:t>Campino</w:t>
      </w:r>
      <w:proofErr w:type="spellEnd"/>
      <w:r w:rsidRPr="00A24306">
        <w:t xml:space="preserve">, </w:t>
      </w:r>
      <w:r w:rsidR="0004180F">
        <w:t xml:space="preserve">Michel Theron, Kelda Gould, </w:t>
      </w:r>
      <w:r w:rsidRPr="00A24306">
        <w:t xml:space="preserve">Daniel Mead, Eleanor Drury, </w:t>
      </w:r>
      <w:r w:rsidR="00395FA2">
        <w:t xml:space="preserve">John O’Brien, Valentin </w:t>
      </w:r>
      <w:proofErr w:type="spellStart"/>
      <w:r w:rsidR="00395FA2">
        <w:t>Ruano</w:t>
      </w:r>
      <w:proofErr w:type="spellEnd"/>
      <w:r w:rsidR="00395FA2">
        <w:t xml:space="preserve"> Rubio, </w:t>
      </w:r>
      <w:r w:rsidRPr="00A24306">
        <w:t xml:space="preserve">Bronwyn </w:t>
      </w:r>
      <w:proofErr w:type="spellStart"/>
      <w:r w:rsidRPr="00A24306">
        <w:t>MacInnis</w:t>
      </w:r>
      <w:proofErr w:type="spellEnd"/>
      <w:r w:rsidRPr="00A24306">
        <w:t xml:space="preserve">, </w:t>
      </w:r>
      <w:r w:rsidR="0004180F">
        <w:t xml:space="preserve">Karen Hayton, </w:t>
      </w:r>
      <w:r w:rsidRPr="00A24306">
        <w:t xml:space="preserve">Lisa Ranford-Cartwright, Michael </w:t>
      </w:r>
      <w:proofErr w:type="spellStart"/>
      <w:r w:rsidRPr="00A24306">
        <w:t>Ferdig</w:t>
      </w:r>
      <w:proofErr w:type="spellEnd"/>
      <w:r w:rsidRPr="00A24306">
        <w:t xml:space="preserve">, </w:t>
      </w:r>
      <w:proofErr w:type="spellStart"/>
      <w:r w:rsidRPr="00A24306">
        <w:t>Xinzhuan</w:t>
      </w:r>
      <w:proofErr w:type="spellEnd"/>
      <w:r w:rsidRPr="00A24306">
        <w:t xml:space="preserve"> Su, Thomas </w:t>
      </w:r>
      <w:proofErr w:type="spellStart"/>
      <w:r w:rsidRPr="00A24306">
        <w:t>Wellems</w:t>
      </w:r>
      <w:proofErr w:type="spellEnd"/>
      <w:r w:rsidRPr="00A24306">
        <w:t xml:space="preserve">, Julian Rayner, Gil </w:t>
      </w:r>
      <w:proofErr w:type="spellStart"/>
      <w:r w:rsidRPr="00A24306">
        <w:t>McVean</w:t>
      </w:r>
      <w:proofErr w:type="spellEnd"/>
      <w:r w:rsidRPr="00A24306">
        <w:t xml:space="preserve"> and Dominic Kwiatkowski</w:t>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E0FEE">
        <w:t>INDEL</w:t>
      </w:r>
      <w:r w:rsidR="008D7DCE">
        <w:t xml:space="preserve"> and complex polymorphisms. </w:t>
      </w:r>
      <w:r w:rsidR="00F803F5">
        <w:t xml:space="preserve">We confirm that </w:t>
      </w:r>
      <w:r w:rsidR="00FE0FE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6065AE">
        <w:t>explor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CB6C32">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CB6C32" w:rsidRPr="00CB6C32">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CB6C32">
        <w:fldChar w:fldCharType="begin" w:fldLock="1"/>
      </w:r>
      <w:r w:rsidR="006B37E8">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 xml:space="preserve">(Manske et al., </w:t>
      </w:r>
      <w:r w:rsidR="00CB6C32" w:rsidRPr="00CB6C32">
        <w:rPr>
          <w:noProof/>
        </w:rPr>
        <w:lastRenderedPageBreak/>
        <w:t>2012; Miotto et al., 2013)</w:t>
      </w:r>
      <w:r w:rsidR="00CB6C32">
        <w:fldChar w:fldCharType="end"/>
      </w:r>
      <w:r w:rsidR="0066222C">
        <w:t>, the mutational processes that generate diversity (@@REF</w:t>
      </w:r>
      <w:r w:rsidR="00C47636">
        <w:t xml:space="preserve"> Will/Antoine mutation rates</w:t>
      </w:r>
      <w:r w:rsidR="0066222C">
        <w:t xml:space="preserve">) and the genetic basis for artemisinin resistance </w:t>
      </w:r>
      <w:r w:rsidR="006B37E8">
        <w:fldChar w:fldCharType="begin" w:fldLock="1"/>
      </w:r>
      <w:r w:rsidR="00BB0C47">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6B37E8" w:rsidRPr="006B37E8">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ntirety. The highly compact @@2XMb genome has an extremely biased nucleotide composition, with 80.X% (A+T) content overall and over @@X% (A+T) in non-coding regions </w:t>
      </w:r>
      <w:r w:rsidR="00BB0C47">
        <w:fldChar w:fldCharType="begin" w:fldLock="1"/>
      </w:r>
      <w:r w:rsidR="00D14426">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BB0C47" w:rsidRPr="00BB0C47">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3D1E9D">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D14426">
        <w:fldChar w:fldCharType="separate"/>
      </w:r>
      <w:r w:rsidR="00D14426" w:rsidRPr="00D14426">
        <w:rPr>
          <w:noProof/>
        </w:rPr>
        <w:t>(Gardner et al., 2002)</w:t>
      </w:r>
      <w:r w:rsidR="00D14426">
        <w:fldChar w:fldCharType="end"/>
      </w:r>
      <w:r w:rsidR="00D14426">
        <w:t xml:space="preserve"> </w:t>
      </w:r>
      <w:r w:rsidR="0066222C">
        <w:t>(@@REF</w:t>
      </w:r>
      <w:r w:rsidR="00D14426">
        <w:t xml:space="preserve"> other</w:t>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 (@@REF</w:t>
      </w:r>
      <w:r w:rsidR="00D14426">
        <w:t xml:space="preserve"> Freitas-Junior; Will/Antoine </w:t>
      </w:r>
      <w:proofErr w:type="spellStart"/>
      <w:r w:rsidR="00D14426">
        <w:t>var</w:t>
      </w:r>
      <w:proofErr w:type="spellEnd"/>
      <w:r w:rsidR="00D14426">
        <w:t xml:space="preserve"> paper</w:t>
      </w:r>
      <w:r w:rsidR="0066222C">
        <w:t xml:space="preserve">). Other genes associated with the blood-stage exhibit deep and possibly ancient allelic dimorphisms under balancing selection </w:t>
      </w:r>
      <w:r w:rsidR="00213F97">
        <w:t xml:space="preserve">where one or more allele families </w:t>
      </w:r>
      <w:r w:rsidR="00530F60">
        <w:t>are</w:t>
      </w:r>
      <w:r w:rsidR="00213F97">
        <w:t xml:space="preserve"> be highly diverged from the reference sequence (@@REF</w:t>
      </w:r>
      <w:r w:rsidR="00C73348">
        <w:t xml:space="preserve"> </w:t>
      </w:r>
      <w:proofErr w:type="spellStart"/>
      <w:r w:rsidR="00C73348">
        <w:t>Hartl</w:t>
      </w:r>
      <w:proofErr w:type="spellEnd"/>
      <w:r w:rsidR="00213F97">
        <w:t>)</w:t>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INDEL</w:t>
      </w:r>
      <w:r w:rsidR="00C73348">
        <w:t xml:space="preserve">) variation are limited </w:t>
      </w:r>
      <w:r w:rsidR="00530F60">
        <w:t xml:space="preserve">although </w:t>
      </w:r>
      <w:r w:rsidR="003D1E9D">
        <w:t>there is</w:t>
      </w:r>
      <w:r w:rsidR="00530F60">
        <w:t xml:space="preserve"> evidence suggest</w:t>
      </w:r>
      <w:r w:rsidR="003D1E9D">
        <w:t>ing</w:t>
      </w:r>
      <w:r w:rsidR="00530F60">
        <w:t xml:space="preserve"> that small INDELs may be unusually abundant </w:t>
      </w:r>
      <w:r w:rsidR="003D1E9D">
        <w:fldChar w:fldCharType="begin" w:fldLock="1"/>
      </w:r>
      <w:r w:rsidR="003D1E9D">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mendeley" : { "formattedCitation" : "(Jeffares et al., 2007)", "plainTextFormattedCitation" : "(Jeffares et al., 2007)" }, "properties" : { "noteIndex" : 0 }, "schema" : "https://github.com/citation-style-language/schema/raw/master/csl-citation.json" }</w:instrText>
      </w:r>
      <w:r w:rsidR="003D1E9D">
        <w:fldChar w:fldCharType="separate"/>
      </w:r>
      <w:r w:rsidR="003D1E9D" w:rsidRPr="003D1E9D">
        <w:rPr>
          <w:noProof/>
        </w:rPr>
        <w:t>(Jeffares et al., 2007)</w:t>
      </w:r>
      <w:r w:rsidR="003D1E9D">
        <w:fldChar w:fldCharType="end"/>
      </w:r>
      <w:bookmarkStart w:id="0" w:name="_GoBack"/>
      <w:bookmarkEnd w:id="0"/>
      <w:r w:rsidR="00530F60">
        <w:t xml:space="preserve">. </w:t>
      </w:r>
      <w:r w:rsidR="00B1727B">
        <w:t xml:space="preserve">Little is known about variation in non-coding regions, which could have a significant impact on </w:t>
      </w:r>
      <w:r w:rsidR="00BF5E5E">
        <w:t xml:space="preserve">phenotype by regulating </w:t>
      </w:r>
      <w:r w:rsidR="00B1727B">
        <w:t xml:space="preserve">gene expression. Knowledge of complex variation, where haplotypes are highly diverged from the reference genome, is </w:t>
      </w:r>
      <w:r w:rsidR="001C088D">
        <w:t xml:space="preserve">constrained </w:t>
      </w:r>
      <w:r w:rsidR="00B1727B">
        <w:t>to a few well-studied loci (e.g., @@REFs).</w:t>
      </w:r>
    </w:p>
    <w:p w:rsidR="00DE11E6" w:rsidRDefault="001C088D" w:rsidP="001C088D">
      <w:r>
        <w:t xml:space="preserve">In studies of genome variation in humans and other species (@@TODO species examples) trios, crosses and other types of pedigree have proved an invaluable resource. Pedigree information </w:t>
      </w:r>
      <w:r w:rsidR="006065AE">
        <w:t>can be</w:t>
      </w:r>
      <w:r>
        <w:t xml:space="preserve"> use</w:t>
      </w:r>
      <w:r w:rsidR="006065AE">
        <w:t>d</w:t>
      </w:r>
      <w:r>
        <w:t xml:space="preserve"> </w:t>
      </w:r>
      <w:r w:rsidR="006065AE">
        <w:t>to identify</w:t>
      </w:r>
      <w:r>
        <w:t xml:space="preserve"> errors in the process of high throughput sequencing of genomic DNA and </w:t>
      </w:r>
      <w:r w:rsidR="00EA3CED">
        <w:t>variant discovery</w:t>
      </w:r>
      <w:r>
        <w:t xml:space="preserve">. By sequencing related individuals, </w:t>
      </w:r>
      <w:r w:rsidR="00213F97">
        <w:t xml:space="preserve">variants </w:t>
      </w:r>
      <w:r>
        <w:t xml:space="preserve">that are in violation of Mendelian segregation can be identified. Although such </w:t>
      </w:r>
      <w:r w:rsidR="00213F97">
        <w:t>variants</w:t>
      </w:r>
      <w:r>
        <w:t xml:space="preserve"> may occasionally arise naturally, for example through </w:t>
      </w:r>
      <w:r>
        <w:rPr>
          <w:i/>
        </w:rPr>
        <w:t>de novo</w:t>
      </w:r>
      <w:r>
        <w:t xml:space="preserve"> mutation, in general they provide a </w:t>
      </w:r>
      <w:r w:rsidR="00213F97">
        <w:t>good</w:t>
      </w:r>
      <w:r>
        <w:t xml:space="preserve"> indicator of genotyping error (@@REF). Mendelian errors have therefore been widely used to </w:t>
      </w:r>
      <w:r w:rsidR="00DE11E6">
        <w:t xml:space="preserve">calibrate and </w:t>
      </w:r>
      <w:r>
        <w:t>validate methods for variant discov</w:t>
      </w:r>
      <w:r w:rsidR="00DE11E6">
        <w:t>ery and genotype calling</w:t>
      </w:r>
      <w:r>
        <w:t xml:space="preserve">. </w:t>
      </w:r>
      <w:r w:rsidR="00DE11E6">
        <w:t xml:space="preserve">Unfortunately, although pedigrees can be readily obtained for most species, this is currently not the case for </w:t>
      </w:r>
      <w:r w:rsidR="00DE11E6" w:rsidRPr="00DE11E6">
        <w:rPr>
          <w:i/>
        </w:rPr>
        <w:t>P. falciparum</w:t>
      </w:r>
      <w:r w:rsidR="00DE11E6">
        <w:t xml:space="preserve">.  </w:t>
      </w:r>
      <w:r w:rsidR="0040749C">
        <w:t>Although</w:t>
      </w:r>
      <w:r w:rsidR="00A72CFF">
        <w:t xml:space="preserve"> sexually reproducing, the parasite is haploid for the majority of its life cycle, and exists only briefly as a diploid when taken up into the mosquito mid-gut, where it undergoes meiosis (@@REF </w:t>
      </w:r>
      <w:proofErr w:type="spellStart"/>
      <w:r w:rsidR="00A72CFF">
        <w:t>Walliker</w:t>
      </w:r>
      <w:proofErr w:type="spellEnd"/>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REF) and host specificity (@@REF). However, although only three </w:t>
      </w:r>
      <w:r w:rsidR="00A72CFF">
        <w:lastRenderedPageBreak/>
        <w:t>crosses have been performed, each cross yields a large number of progeny clones</w:t>
      </w:r>
      <w:r w:rsidR="00EA3CED">
        <w:t>, each the result of an independent meiosis</w:t>
      </w:r>
      <w:r w:rsidR="00A72CFF">
        <w:t xml:space="preserve">, and therefore </w:t>
      </w:r>
      <w:r w:rsidR="0040749C">
        <w:t>provides</w:t>
      </w:r>
      <w:r w:rsidR="00A72CFF">
        <w:t xml:space="preserve"> a much higher power to observe Mendelian errors than smaller pedigrees or trios. These three crosses are therefore a precious resource for studying genome variation in </w:t>
      </w:r>
      <w:r w:rsidR="00A72CFF">
        <w:rPr>
          <w:i/>
        </w:rPr>
        <w:t>Plasmodium falciparum</w:t>
      </w:r>
      <w:r w:rsidR="00A72CFF">
        <w:t xml:space="preserve">, because they represent the only </w:t>
      </w:r>
      <w:r w:rsidR="00530F60">
        <w:t xml:space="preserve">controlled Mendelian </w:t>
      </w:r>
      <w:r w:rsidR="00A72CFF">
        <w:t>system within which methods for variant discovery can be calibrated</w:t>
      </w:r>
      <w:r w:rsidR="00530F60">
        <w:t xml:space="preserve"> </w:t>
      </w:r>
      <w:r w:rsidR="00A72CFF">
        <w:t>to produce robust results.</w:t>
      </w:r>
    </w:p>
    <w:p w:rsidR="00A72CFF" w:rsidRDefault="00783242" w:rsidP="001C088D">
      <w:r>
        <w:t xml:space="preserve">Here we describe a data resource comprising whole genome deep sequencing of parents and progeny of three experimental </w:t>
      </w:r>
      <w:r>
        <w:rPr>
          <w:i/>
        </w:rPr>
        <w:t>Plasmodium falciparum</w:t>
      </w:r>
      <w:r>
        <w:t xml:space="preserve"> </w:t>
      </w:r>
      <w:r w:rsidR="00530F60">
        <w:t xml:space="preserve">genetic </w:t>
      </w:r>
      <w:r>
        <w:t>crosses, involving the parental clones 3D7, HB3, Dd2, 7G8 and GB4, representing three distinct continental origins. We use a combination of methods for variant discovery, leveraging both alignment of sequence reads to the 3D7 reference genome and reference-fre</w:t>
      </w:r>
      <w:r w:rsidR="00BF5E5E">
        <w:t>e sequence assembly, to build a</w:t>
      </w:r>
      <w:r>
        <w:t xml:space="preserve"> map of genome variation within each cross </w:t>
      </w:r>
      <w:r w:rsidR="009044CA">
        <w:t>incorporating</w:t>
      </w:r>
      <w:r>
        <w:t xml:space="preserve"> SNP, </w:t>
      </w:r>
      <w:r w:rsidR="00FE0FE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E0FEE">
        <w:t>INDEL</w:t>
      </w:r>
      <w:r w:rsidR="002759C7">
        <w:t xml:space="preserve">s relative to SNPs, </w:t>
      </w:r>
      <w:r w:rsidR="009044CA">
        <w:t xml:space="preserve">and </w:t>
      </w:r>
      <w:r w:rsidR="002759C7">
        <w:t xml:space="preserve">evidence for </w:t>
      </w:r>
      <w:r w:rsidR="009044CA">
        <w:t>the non-neutral impact of</w:t>
      </w:r>
      <w:r w:rsidR="002759C7">
        <w:t xml:space="preserve"> </w:t>
      </w:r>
      <w:r w:rsidR="00FE0FEE">
        <w:t>INDEL</w:t>
      </w:r>
      <w:r w:rsidR="002759C7">
        <w:t xml:space="preserve">s within </w:t>
      </w:r>
      <w:r w:rsidR="009044CA">
        <w:t xml:space="preserve">both </w:t>
      </w:r>
      <w:r w:rsidR="002759C7">
        <w:t xml:space="preserve">coding </w:t>
      </w:r>
      <w:r w:rsidR="009044CA">
        <w:t xml:space="preserve">and non-coding </w:t>
      </w:r>
      <w:r w:rsidR="002759C7">
        <w:t xml:space="preserve">regions. </w:t>
      </w:r>
      <w:r w:rsidR="001C4E6F">
        <w:t>Because these data represent a valuabl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explore some open questions regarding meiotic recombination in </w:t>
      </w:r>
      <w:r w:rsidRPr="00A32224">
        <w:rPr>
          <w:i/>
        </w:rPr>
        <w:t>P. falciparum</w:t>
      </w:r>
      <w:r w:rsidR="00065004">
        <w:t>.</w:t>
      </w:r>
      <w:r>
        <w:t xml:space="preserve"> </w:t>
      </w:r>
      <w:r w:rsidR="00065004">
        <w:t>Previous studies have estimated the crossover recombination rate (@@REFs), provided evidence that non-crossover events occur (@@REF</w:t>
      </w:r>
      <w:r w:rsidR="006E7EA9">
        <w:t>s</w:t>
      </w:r>
      <w:r w:rsidR="00065004">
        <w:t>)</w:t>
      </w:r>
      <w:r w:rsidR="006E7EA9">
        <w:t>, demonstrated that at least some recombination events occur within coding regions (@@REFs)</w:t>
      </w:r>
      <w:r w:rsidR="00065004">
        <w:t xml:space="preserve"> and suggested that recombination events are not uniformly distributed </w:t>
      </w:r>
      <w:r w:rsidR="006E7EA9">
        <w:t xml:space="preserve">over the genome (@@REF). Here we combine SNP and </w:t>
      </w:r>
      <w:r w:rsidR="00FE0FE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REFs)</w:t>
      </w:r>
      <w:r w:rsidR="006E7EA9">
        <w:t xml:space="preserve">. </w:t>
      </w:r>
      <w:r w:rsidR="001C4E6F">
        <w:t xml:space="preserve">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w:t>
      </w:r>
      <w:r w:rsidR="001C4E6F">
        <w:lastRenderedPageBreak/>
        <w:t>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a parent and progeny clones from the crosses 3D7×HB3 (@@REF), HB3×Dd2 (@@REF) and 7G8×GB4 (@@REF)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 xml:space="preserve">coverage across both coding and non-coding regions </w:t>
      </w:r>
      <w:r w:rsidR="0072106A">
        <w:t>(@@REF).</w:t>
      </w:r>
      <w:r>
        <w:t xml:space="preserve"> </w:t>
      </w:r>
      <w:r w:rsidR="0072106A">
        <w:t xml:space="preserve">The clone HB3 is a parent in two crosses, however because DNA samples were obtained from different sources and had different culturing histories the two HB3 clones were sequenced and genotyped separately, and are here labelled HB3(1) and HB3(2) for crosses 3D7 x HB3 and HB3 x Dd2 respectively. The progeny clones </w:t>
      </w:r>
      <w:r w:rsidR="00BA4DCF">
        <w:t xml:space="preserve">from all crosses </w:t>
      </w:r>
      <w:r w:rsidR="0072106A">
        <w:t>had previously been isolated via limiting dilution and s</w:t>
      </w:r>
      <w:r w:rsidR="006C1DD2">
        <w:t>hown to each be derived from independent meiose</w:t>
      </w:r>
      <w:r w:rsidR="0072106A">
        <w:t>s</w:t>
      </w:r>
      <w:r w:rsidR="009E51A2">
        <w:t xml:space="preserve"> (@@REF)</w:t>
      </w:r>
      <w:r w:rsidR="0072106A">
        <w:t xml:space="preserve">. For several progeny 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6"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64667">
        <w:rPr>
          <w:b/>
        </w:rPr>
        <w:t>core genome</w:t>
      </w:r>
      <w:r w:rsidR="00B1349E">
        <w:t xml:space="preserve"> (20.8Mb) comprising regions of near-complete coverage and unambiguous alignments in all samples</w:t>
      </w:r>
      <w:r w:rsidR="00B1349E" w:rsidRPr="00E64667">
        <w:t xml:space="preserve">; </w:t>
      </w:r>
      <w:r w:rsidR="00B1349E" w:rsidRPr="00E64667">
        <w:rPr>
          <w:b/>
        </w:rPr>
        <w:t xml:space="preserve">hypervariable regions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64667">
        <w:rPr>
          <w:b/>
        </w:rPr>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5D178D">
        <w:t xml:space="preserve"> </w:t>
      </w:r>
      <w:proofErr w:type="spellStart"/>
      <w:r w:rsidR="005D178D">
        <w:rPr>
          <w:i/>
        </w:rPr>
        <w:t>var</w:t>
      </w:r>
      <w:proofErr w:type="spellEnd"/>
      <w:r w:rsidR="005D178D">
        <w:t xml:space="preserve"> family</w:t>
      </w:r>
      <w:r w:rsidR="00AD509E">
        <w:t xml:space="preserve">, which are known to undergo </w:t>
      </w:r>
      <w:r w:rsidR="00A55587">
        <w:t>frequent</w:t>
      </w:r>
      <w:r w:rsidR="00AD509E">
        <w:t xml:space="preserve"> non-allelic recombination during mitosis (@@REF),</w:t>
      </w:r>
      <w:r w:rsidR="005D178D">
        <w:t xml:space="preserve"> and almost all genes in the </w:t>
      </w:r>
      <w:r w:rsidR="00AD509E">
        <w:t xml:space="preserve">associated </w:t>
      </w:r>
      <w:proofErr w:type="spellStart"/>
      <w:proofErr w:type="gramStart"/>
      <w:r w:rsidR="005D178D">
        <w:rPr>
          <w:i/>
        </w:rPr>
        <w:t>rif</w:t>
      </w:r>
      <w:proofErr w:type="spellEnd"/>
      <w:proofErr w:type="gramEnd"/>
      <w:r w:rsidR="005D178D">
        <w:t xml:space="preserve"> and </w:t>
      </w:r>
      <w:proofErr w:type="spellStart"/>
      <w:r w:rsidR="005D178D">
        <w:rPr>
          <w:i/>
        </w:rPr>
        <w:t>stevor</w:t>
      </w:r>
      <w:proofErr w:type="spellEnd"/>
      <w:r w:rsidR="005D178D">
        <w:t xml:space="preserve"> families</w:t>
      </w:r>
      <w:r w:rsidR="00AD509E">
        <w:t>. H</w:t>
      </w:r>
      <w:r w:rsidR="005D178D">
        <w:t>ypervariable regions also correspond</w:t>
      </w:r>
      <w:r w:rsidR="000C02A8">
        <w:t>ed</w:t>
      </w:r>
      <w:r w:rsidR="005D178D">
        <w:t xml:space="preserve"> </w:t>
      </w:r>
      <w:r w:rsidR="005D178D">
        <w:lastRenderedPageBreak/>
        <w:t xml:space="preserve">closely with regions of heterochromatin (@@REF).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eb application, and may be of </w:t>
      </w:r>
      <w:r w:rsidR="006C1DD2">
        <w:t>use</w:t>
      </w:r>
      <w:r w:rsidR="00D05581">
        <w:t xml:space="preserve"> to others</w:t>
      </w:r>
      <w:r>
        <w:t xml:space="preserve"> studying these important</w:t>
      </w:r>
      <w:r w:rsidR="00D05581">
        <w:t xml:space="preserve"> regions.</w:t>
      </w:r>
    </w:p>
    <w:p w:rsidR="00831572" w:rsidRDefault="00831572" w:rsidP="00831572">
      <w:pPr>
        <w:pStyle w:val="Heading3"/>
      </w:pPr>
      <w:r>
        <w:t xml:space="preserve">SNP, </w:t>
      </w:r>
      <w:r w:rsidR="00FE0FEE">
        <w:t>INDEL</w:t>
      </w:r>
      <w:r>
        <w:t xml:space="preserve"> and complex variation</w:t>
      </w:r>
      <w:r w:rsidR="00092516">
        <w:t xml:space="preserve"> within the core genome</w:t>
      </w:r>
    </w:p>
    <w:p w:rsidR="00BF5714" w:rsidRDefault="00BF5714" w:rsidP="00831572">
      <w:r>
        <w:t xml:space="preserve">SNPs, small </w:t>
      </w:r>
      <w:r w:rsidR="00FE0FEE">
        <w:t>INDEL</w:t>
      </w:r>
      <w:r>
        <w:t xml:space="preserve">s and regions of complex polymorphism were discovered and genotyped within each cross by two independent methods, one based on alignment of sequence reads to the 3D7 reference genome (@@REFs), the other based on partial assembly of sequence reads and comparison of assembled contigs (@@REF).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E0FE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E0FEE">
        <w:t>INDEL</w:t>
      </w:r>
      <w:r w:rsidR="004177B6">
        <w:t xml:space="preserve">s, or comparing results of the two variant calling methods. </w:t>
      </w:r>
      <w:r w:rsidR="003F0D40">
        <w:t xml:space="preserve">Many variants were discovered by both methods,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art of a separate project (@@REF</w:t>
      </w:r>
      <w:r w:rsidR="00995125">
        <w:t xml:space="preserve"> Pf3k</w:t>
      </w:r>
      <w:r w:rsidR="00EC2A4A">
        <w:t>) and will be reported elsewhere.</w:t>
      </w:r>
      <w:r w:rsidR="00995125">
        <w:t xml:space="preserve"> To provide the greatest possible resolution for the present study, filtered variants called by each method were combined into a single call set for each cross (see methods). All SNP and </w:t>
      </w:r>
      <w:r w:rsidR="00FE0FEE">
        <w:t>INDEL</w:t>
      </w:r>
      <w:r w:rsidR="00995125">
        <w:t xml:space="preserve"> calls can be downloaded from a public FTP site (@@REF) or browsed via the web application at </w:t>
      </w:r>
      <w:hyperlink r:id="rId7" w:history="1">
        <w:r w:rsidR="00995125" w:rsidRPr="000B39EA">
          <w:rPr>
            <w:rStyle w:val="Hyperlink"/>
          </w:rPr>
          <w:t>http://www.malariagen.net/apps/pf-crosses</w:t>
        </w:r>
      </w:hyperlink>
      <w:r w:rsidR="00995125">
        <w:t xml:space="preserve">. </w:t>
      </w:r>
    </w:p>
    <w:p w:rsidR="00A4677A" w:rsidRDefault="00A4677A" w:rsidP="00A4677A">
      <w:pPr>
        <w:pStyle w:val="Heading4"/>
      </w:pPr>
      <w:r>
        <w:t>INDELs are the most abundant form of polymorphism</w:t>
      </w:r>
    </w:p>
    <w:p w:rsidR="00FE0FEE" w:rsidRDefault="008A5CF4" w:rsidP="00601883">
      <w:r>
        <w:t xml:space="preserve">Analysis of the combined variant call sets revealed that, within the core genome, </w:t>
      </w:r>
      <w:r w:rsidR="00FE0FEE">
        <w:t>INDEL</w:t>
      </w:r>
      <w:r>
        <w:t xml:space="preserve">s were more abundant than SNPs in all three crosses (table @@N). Overall 83% of </w:t>
      </w:r>
      <w:r w:rsidR="00FE0FEE">
        <w:t>INDEL</w:t>
      </w:r>
      <w:r>
        <w:t xml:space="preserve">s were found in non-coding regions, where </w:t>
      </w:r>
      <w:r w:rsidR="00FE0FEE">
        <w:t>INDEL</w:t>
      </w:r>
      <w:r>
        <w:t xml:space="preserve">s were 3 times more abundant than SNPs. </w:t>
      </w:r>
      <w:r w:rsidR="00FE0FEE">
        <w:t>INDEL</w:t>
      </w:r>
      <w:r>
        <w:t xml:space="preserve">s were also relatively </w:t>
      </w:r>
      <w:r>
        <w:lastRenderedPageBreak/>
        <w:t xml:space="preserve">abundant in coding regions, with the ratio of SNPs to </w:t>
      </w:r>
      <w:r w:rsidR="00FE0FEE">
        <w:t>INDEL</w:t>
      </w:r>
      <w:r>
        <w:t>s being approximately @@N</w:t>
      </w:r>
      <w:proofErr w:type="gramStart"/>
      <w:r>
        <w:t>:M</w:t>
      </w:r>
      <w:proofErr w:type="gramEnd"/>
      <w:r>
        <w:t>.</w:t>
      </w:r>
      <w:r w:rsidR="00601883">
        <w:t xml:space="preserve"> This level of </w:t>
      </w:r>
      <w:r w:rsidR="00FE0FEE">
        <w:t>INDEL</w:t>
      </w:r>
      <w:r w:rsidR="00601883">
        <w:t xml:space="preserve"> diversity is </w:t>
      </w:r>
      <w:r w:rsidR="00FC41A4">
        <w:t xml:space="preserve">exceptionally high </w:t>
      </w:r>
      <w:r w:rsidR="00601883">
        <w:t>when compared with other species for which data are available, for example, @@</w:t>
      </w:r>
      <w:r w:rsidR="00FE0FEE">
        <w:t xml:space="preserve">TODO </w:t>
      </w:r>
      <w:r w:rsidR="00601883">
        <w:t>comparison SNP:</w:t>
      </w:r>
      <w:r w:rsidR="00FE0FEE">
        <w:t>INDEL</w:t>
      </w:r>
      <w:r w:rsidR="00601883">
        <w:t xml:space="preserve"> rates in other species@@.</w:t>
      </w:r>
      <w:r>
        <w:t xml:space="preserve"> </w:t>
      </w:r>
      <w:r w:rsidR="00FE0FEE">
        <w:t xml:space="preserve">The vast majority of INDELs found in the crosses were expansions or contractions of short tandem repeats (STRs), i.e., microsatellites (figure 1A). In non-coding regions 83% of INDELs were STR length variations, of which 71% were variations within </w:t>
      </w:r>
      <w:proofErr w:type="gramStart"/>
      <w:r w:rsidR="00FE0FEE">
        <w:t>poly(</w:t>
      </w:r>
      <w:proofErr w:type="gramEnd"/>
      <w:r w:rsidR="00FE0FEE">
        <w:t xml:space="preserve">AT) repeats. In coding regions 77% of INDELs were STR variations, of which the majority were within </w:t>
      </w:r>
      <w:proofErr w:type="gramStart"/>
      <w:r w:rsidR="00FE0FEE">
        <w:t>poly(</w:t>
      </w:r>
      <w:proofErr w:type="gramEnd"/>
      <w:r w:rsidR="00FE0FEE">
        <w:t xml:space="preserve">asparagine) or poly(isoleucine) tracts. Tandem repeat sequences are prone to slipped strand mis-pairing during DNA replication (@@REF) and are known to be associated with high rates of INDEL mutation in other species (@@REF). Poly(AT) repeats are very common in the non-coding regions of the </w:t>
      </w:r>
      <w:r w:rsidR="00FE0FEE" w:rsidRPr="00720774">
        <w:rPr>
          <w:i/>
        </w:rPr>
        <w:t>P. falciparum</w:t>
      </w:r>
      <w:r w:rsidR="00FE0FEE">
        <w:t xml:space="preserve"> genome, and poly(asparagine) and poly(isoleucine) repeats are unusually abundant within the </w:t>
      </w:r>
      <w:proofErr w:type="spellStart"/>
      <w:r w:rsidR="00FE0FEE">
        <w:t>exome</w:t>
      </w:r>
      <w:proofErr w:type="spellEnd"/>
      <w:r w:rsidR="00FE0FEE">
        <w:t xml:space="preserve"> (@@REF), hence the high INDEL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INDEL variation, frame shift mutations within coding regions are expected to have severe consequences and hence be negatively selected. Consistent with this expectation, 94% of coding INDELs were found to be size multiples of 3 and hence preserved the reading frame (figure 1A). Within non-coding regions, the potential consequences of INDEL mutations are harder to predict. Relatively little is known about the transcription machinery in </w:t>
      </w:r>
      <w:r w:rsidRPr="00634937">
        <w:rPr>
          <w:i/>
        </w:rPr>
        <w:t>P</w:t>
      </w:r>
      <w:r>
        <w:rPr>
          <w:i/>
        </w:rPr>
        <w:t>.</w:t>
      </w:r>
      <w:r w:rsidRPr="00634937">
        <w:rPr>
          <w:i/>
        </w:rPr>
        <w:t xml:space="preserve"> </w:t>
      </w:r>
      <w:proofErr w:type="gramStart"/>
      <w:r w:rsidRPr="00634937">
        <w:rPr>
          <w:i/>
        </w:rPr>
        <w:t>falciparum</w:t>
      </w:r>
      <w:r>
        <w:t>,</w:t>
      </w:r>
      <w:proofErr w:type="gramEnd"/>
      <w:r>
        <w:t xml:space="preserve"> however, @@REF predicted the location of core promoters upstream of @@N genes based on a training set of known transcription start sites (@@REF). Intergenic INDEL diversity in the crosses was found to display a </w:t>
      </w:r>
      <w:r w:rsidR="005F7D85">
        <w:t>specific</w:t>
      </w:r>
      <w:r>
        <w:t xml:space="preserve"> architecture relative to the central positions of these predicted promoters, with an excess of non-STR INDELs within the first 50bp upstream of the promoter centre, and a deficit of STR INDELs 100-200bp upstream and 0-100bp downstream of the promoter centre (figure 1C; supplementary figure @@TODO). Further experimental work will be required to determine whether these INDEL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between 2 and 3 orders of magnitude greater (f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 extreme example was MSP1 (@@ID), a highly expressed protein located at the merozoite surface (@@REF), where several regions of the gene are known to exhibit deep </w:t>
      </w:r>
      <w:r>
        <w:lastRenderedPageBreak/>
        <w:t xml:space="preserve">allelic dimorphism (@@REF).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divergent regions of MSP1 (@@TODO clarify which parts) as </w:t>
      </w:r>
      <w:r w:rsidR="009255D4">
        <w:t xml:space="preserve">verified </w:t>
      </w:r>
      <w:r>
        <w:t>by comparison with capillary sequence data (@@Genbank, @@REFs).</w:t>
      </w:r>
      <w:r w:rsidR="009255D4">
        <w:t xml:space="preserve"> Other genes where peaks of diversity were found and alleles could be assembled include merozoite surface proteins in the </w:t>
      </w:r>
      <w:r w:rsidR="009255D4" w:rsidRPr="008323B7">
        <w:t>MSP3</w:t>
      </w:r>
      <w:r w:rsidR="009255D4">
        <w:t xml:space="preserve"> family (</w:t>
      </w:r>
      <w:r w:rsidR="009255D4" w:rsidRPr="008323B7">
        <w:t>MSP3</w:t>
      </w:r>
      <w:r w:rsidR="009255D4">
        <w:t xml:space="preserve">, </w:t>
      </w:r>
      <w:r w:rsidR="009255D4" w:rsidRPr="008323B7">
        <w:t>MSP6</w:t>
      </w:r>
      <w:r w:rsidR="009255D4">
        <w:t xml:space="preserve">, </w:t>
      </w:r>
      <w:r w:rsidR="009255D4" w:rsidRPr="008323B7">
        <w:t>DBLMSP</w:t>
      </w:r>
      <w:r w:rsidR="009255D4">
        <w:t xml:space="preserve">, </w:t>
      </w:r>
      <w:proofErr w:type="gramStart"/>
      <w:r w:rsidR="009255D4" w:rsidRPr="008323B7">
        <w:t>DBLMSP2</w:t>
      </w:r>
      <w:proofErr w:type="gramEnd"/>
      <w:r w:rsidR="009255D4">
        <w:t xml:space="preserve">), members of the </w:t>
      </w:r>
      <w:proofErr w:type="spellStart"/>
      <w:r w:rsidR="009255D4">
        <w:rPr>
          <w:i/>
        </w:rPr>
        <w:t>surfin</w:t>
      </w:r>
      <w:proofErr w:type="spellEnd"/>
      <w:r w:rsidR="009255D4">
        <w:t xml:space="preserve"> family (SURF1.2, SURF4.1, SURF4.2, SURF8.2, SURF13.1, SURF14.1) and PF3D7_0113800 (a DBL-containing protein with unknown function on chromosome 1). A notable exception to the pattern of merozoite expression is PF3D7_0104100 which is transcribed by the sporozoite specifically within the mosquito salivary gland (@@REF) suggesting involvement in the early stages of infection. Several of these genes are blood-stage vaccine candidates and/or are being actively studied for their role in erythrocyte invasion, and comprehensive knowledge of variation at these loci is essential for the design of effective vaccines and invasion assays. </w:t>
      </w:r>
      <w:r w:rsidR="002105BA">
        <w:t xml:space="preserve">These data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deri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For each cross, SNP and INDEL variants combined from both calling methods were used as a set of segregating markers for analyses of meiotic recombination</w:t>
      </w:r>
      <w:r w:rsidR="00936076">
        <w:t xml:space="preserve"> (table 1)</w:t>
      </w:r>
      <w:r w:rsidR="00316BAD">
        <w:t>.</w:t>
      </w:r>
      <w:r w:rsidR="00936076">
        <w:t xml:space="preserve"> The average distance between markers was @@-@@</w:t>
      </w:r>
      <w:proofErr w:type="spellStart"/>
      <w:r w:rsidR="00936076">
        <w:t>bp</w:t>
      </w:r>
      <w:proofErr w:type="spellEnd"/>
      <w:r w:rsidR="00936076">
        <w:t xml:space="preserve">, approximately an order of magnitude greater resolution than that available </w:t>
      </w:r>
      <w:r w:rsidR="00320E71">
        <w:t>previously</w:t>
      </w:r>
      <w:r w:rsidR="00936076">
        <w:t xml:space="preserve"> (@@REF; @@CHECK). In eukaryotes, programmed double strand breaks (DSBs) during meiosis are resolved by either crossover (CO) or non-crossover (NCO) between homologous chromosomes (@@REFs). A CO is a reciprocal exchange accompanied by a conversion tract, whereas an NCO is a conversion tract without reciprocal exchange. A</w:t>
      </w:r>
      <w:r w:rsidR="00320E71">
        <w:t>n</w:t>
      </w:r>
      <w:r w:rsidR="00936076">
        <w:t xml:space="preserve"> algorithm was used to infer CO and NCO events from the size and arrangement of parental haplotype blocks found in the progeny, and to identify both simple and complex conversion tracts (see methods). Because occasional genotyping errors could also manifest as short </w:t>
      </w:r>
      <w:r w:rsidR="00DE05F9">
        <w:t xml:space="preserve">haplotype </w:t>
      </w:r>
      <w:r w:rsidR="00936076">
        <w:t xml:space="preserve">blocks, all putative conversion tracts supported by only a single marker or with a </w:t>
      </w:r>
      <w:r w:rsidR="00936076">
        <w:lastRenderedPageBreak/>
        <w:t>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A). There was a strong linear correlation between chromosome size and CO recombination rate, with a rate of 0.55 predicted for t</w:t>
      </w:r>
      <w:r w:rsidR="00C82549">
        <w:t>he smallest chromosome (figure 3</w:t>
      </w:r>
      <w:r>
        <w:t xml:space="preserve">B) consistent with 0.5 expected if the recombination rate is calibrated to </w:t>
      </w:r>
      <w:r w:rsidR="00022BF0">
        <w:t xml:space="preserve">produce </w:t>
      </w:r>
      <w:r w:rsidR="00C82549">
        <w:t xml:space="preserve">at least </w:t>
      </w:r>
      <w:r>
        <w:t xml:space="preserve">one CO per </w:t>
      </w:r>
      <w:r w:rsidR="00C82549">
        <w:t xml:space="preserve">chromosome pair </w:t>
      </w:r>
      <w:r>
        <w:t>(@@REF).</w:t>
      </w:r>
    </w:p>
    <w:p w:rsidR="00DE05F9" w:rsidRDefault="009C2480" w:rsidP="009C2480">
      <w:r>
        <w:t>The centromeres were cold</w:t>
      </w:r>
      <w:r w:rsidR="00D96060">
        <w:t>-</w:t>
      </w:r>
      <w:r>
        <w:t xml:space="preserve">spots of CO recombination, </w:t>
      </w:r>
      <w:r w:rsidR="00DE05F9">
        <w:t xml:space="preserve">as expected from studies in other eukaryotes,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ith both flanking markers within a gene, 162 (13%) were within an intergenic region, and 636 (53%) were ambiguous (flanking markers spanned a gene boundary). The number of CO events observed within a gene was significantly higher than expected if CO events were distributed uniformly over the genome (P=0.001 by Monte Carlo simulation). Of the 396 COs observed within a gene, 298 (75%) occurred within an exon, 3 (1%) were within an intron, and 95 (24%) spanned an exon boundary. The number of COs observed within exons was also significantly higher than expected if COs occurred uniformly within genes (P&lt;0.001 by Monte Carlo simulation). </w:t>
      </w:r>
      <w:r w:rsidR="00320E71">
        <w:t>T</w:t>
      </w:r>
      <w:r>
        <w:t>h</w:t>
      </w:r>
      <w:r w:rsidR="00D96060">
        <w:t>us</w:t>
      </w:r>
      <w:r>
        <w:t xml:space="preserve"> a substantial fraction of all CO events occur in coding regions</w:t>
      </w:r>
      <w:r w:rsidR="005D73F0">
        <w:t>, in contrast with higher eukaryotes where recombination occurs almost exclusively within intergenic regions (@@REFs</w:t>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320E71" w:rsidP="005D73F0">
      <w:r>
        <w:t>Although p</w:t>
      </w:r>
      <w:r w:rsidR="005D73F0">
        <w:t xml:space="preserve">revious studies </w:t>
      </w:r>
      <w:r>
        <w:t>using</w:t>
      </w:r>
      <w:r w:rsidR="005D73F0">
        <w:t xml:space="preserve"> these crosses have provided evidence for non-crossover conversion (@@REFs) no estimates have been made for the rate of NCO recombination or the distribution of conversion tract lengths. Of the 331 conversion tracts observed, an outlying group of 7 very long (&gt;18kb) complex tracts was found, described further in the next </w:t>
      </w:r>
      <w:r>
        <w:t>sub-</w:t>
      </w:r>
      <w:r w:rsidR="005D73F0">
        <w:t>section. Of the remaining 324 tracts, 94 were associated with a CO and 230 were assumed to be NCO conversion tracts.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w:t>
      </w:r>
      <w:r w:rsidR="005D73F0">
        <w:lastRenderedPageBreak/>
        <w:t xml:space="preserve">means that some NCO events will not have been observed, because we required tracts to span at least two markers and more than 100bp. To estimate the NCO recombination rate and </w:t>
      </w:r>
      <w:r>
        <w:t xml:space="preserve">true </w:t>
      </w:r>
      <w:r w:rsidR="005D73F0">
        <w:t>tract length</w:t>
      </w:r>
      <w:r>
        <w:t xml:space="preserve"> distribution</w:t>
      </w:r>
      <w:r w:rsidR="005D73F0">
        <w:t xml:space="preserve">, the incomplete discovery of NCO events and bias towards discovery of longer tracts has to be taken into account. In other organisms the distribution of conversion tract lengths has been found to fit a geometric model, with a single parameter </w:t>
      </w:r>
      <w:r w:rsidR="005D73F0">
        <w:rPr>
          <w:i/>
        </w:rPr>
        <w:t>phi</w:t>
      </w:r>
      <w:r w:rsidR="005D73F0">
        <w:t xml:space="preserve"> determining the per-base-pair probability of extending a tract (@@REF). By Monte Carlo simulation w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genotyped in this study, and the pattern of recombination was identical in both replicates. Similar observations were made for clone C@@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suggest that, in addition to the two established DSB repair </w:t>
      </w:r>
      <w:r>
        <w:lastRenderedPageBreak/>
        <w:t>pathways leading to normal CO and NCO events (@@REF), other repair pathways may also be utilised during meio</w:t>
      </w:r>
      <w:r w:rsidR="005F7DD3">
        <w:t>sis</w:t>
      </w:r>
      <w:r>
        <w:t xml:space="preserve">, 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Pr>
          <w:i/>
        </w:rPr>
        <w:t>mdr1</w:t>
      </w:r>
      <w:r>
        <w:t xml:space="preserve"> have been found in Dd2 and several progeny of the HB3xDd2 cross (@@REFs)</w:t>
      </w:r>
      <w:r w:rsidR="007827B2">
        <w:t>,</w:t>
      </w:r>
      <w:r>
        <w:t xml:space="preserve"> and in a large number of </w:t>
      </w:r>
      <w:r w:rsidR="00467EE6">
        <w:t xml:space="preserve">clinical </w:t>
      </w:r>
      <w:r>
        <w:t xml:space="preserve">isolates, particularly from South-East Asia (@@REFs). Both point mutations and amplifications of </w:t>
      </w:r>
      <w:r>
        <w:rPr>
          <w:i/>
        </w:rPr>
        <w:t>mdr1</w:t>
      </w:r>
      <w:r>
        <w:t xml:space="preserve"> have been shown to </w:t>
      </w:r>
      <w:r w:rsidR="00467EE6">
        <w:t xml:space="preserve">alter </w:t>
      </w:r>
      <w:r>
        <w:t xml:space="preserve">sensitivity to a range of drugs (@@REFs). On chromosome 12 amplifications spanning </w:t>
      </w:r>
      <w:r>
        <w:rPr>
          <w:i/>
        </w:rPr>
        <w:t>gch1</w:t>
      </w:r>
      <w:r>
        <w:t xml:space="preserve">, the first enzyme in the folate biosynthesis pathway, have been found in 3D7, HB3 and Dd2 (@@check other parents) and clinical isolates (@@REF) and have been shown to confer resistance to anti-folate drugs (@@REF). The amplifications spanning </w:t>
      </w:r>
      <w:r w:rsidRPr="00B037B8">
        <w:rPr>
          <w:i/>
        </w:rPr>
        <w:t>gch1</w:t>
      </w:r>
      <w:r>
        <w:t xml:space="preserve"> differ between 3D7, HB3 and Dd2 in </w:t>
      </w:r>
      <w:r w:rsidR="00467EE6">
        <w:t xml:space="preserve">size </w:t>
      </w:r>
      <w:r>
        <w:t xml:space="preserve">and copy number (@@REF). A previous study of </w:t>
      </w:r>
      <w:r w:rsidR="00467EE6">
        <w:t xml:space="preserve">CNVs </w:t>
      </w:r>
      <w:r>
        <w:t xml:space="preserve">within the HB3xDd2 cross </w:t>
      </w:r>
      <w:r w:rsidR="00B32D1F">
        <w:t xml:space="preserve">using CGH technology </w:t>
      </w:r>
      <w:r>
        <w:t xml:space="preserve">observed Mendelian segregation of </w:t>
      </w:r>
      <w:r>
        <w:rPr>
          <w:i/>
        </w:rPr>
        <w:t>gch1</w:t>
      </w:r>
      <w:r>
        <w:t xml:space="preserve"> </w:t>
      </w:r>
      <w:r w:rsidR="00467EE6">
        <w:t xml:space="preserve">amplifications </w:t>
      </w:r>
      <w:r>
        <w:t xml:space="preserve">in all </w:t>
      </w:r>
      <w:r w:rsidR="00467EE6">
        <w:t>progeny except CH3_61</w:t>
      </w:r>
      <w:r>
        <w:t xml:space="preserve"> where </w:t>
      </w:r>
      <w:r w:rsidR="00467EE6">
        <w:t xml:space="preserve">both parental alleles appeared to be inherited together, which can be explained if one or more meiotic recombination events had occurred within the amplified region.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 depth of read coverage (@@REFs)</w:t>
      </w:r>
      <w:r w:rsidR="00DE0EF1">
        <w:t>.</w:t>
      </w:r>
      <w:r w:rsidR="007827B2">
        <w:t xml:space="preserve"> </w:t>
      </w:r>
      <w:r w:rsidR="00DE0EF1">
        <w:t>T</w:t>
      </w:r>
      <w:r w:rsidR="00B32D1F">
        <w:t xml:space="preserve">he relative </w:t>
      </w:r>
      <w:r w:rsidR="007827B2">
        <w:t xml:space="preserve">orientation and distance between </w:t>
      </w:r>
      <w:r w:rsidR="00B32D1F">
        <w:t xml:space="preserve">aligned </w:t>
      </w:r>
      <w:r w:rsidR="007827B2">
        <w:t xml:space="preserve">read pairs can </w:t>
      </w:r>
      <w:r w:rsidR="00DE0EF1">
        <w:t xml:space="preserve">also </w:t>
      </w:r>
      <w:r w:rsidR="007827B2">
        <w:t>be used to infer the arrangement of amplified segments, for example, tandem duplications or inversions (@@REF). Here we present the evidence for 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7827B2">
        <w:rPr>
          <w:i/>
        </w:rPr>
        <w:t>mdr1</w:t>
      </w:r>
      <w:r w:rsidR="007827B2">
        <w:t xml:space="preserve"> and </w:t>
      </w:r>
      <w:r w:rsidR="007827B2">
        <w:rPr>
          <w:i/>
        </w:rPr>
        <w:t>gch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spanning drug resistance genes mdr1 and gch1</w:t>
      </w:r>
      <w:r w:rsidR="00B32D1F">
        <w:t xml:space="preserve"> </w:t>
      </w:r>
    </w:p>
    <w:p w:rsidR="009E0D59" w:rsidRDefault="009E0D59" w:rsidP="00901FE9">
      <w:r>
        <w:t xml:space="preserve">Amplifications spanning </w:t>
      </w:r>
      <w:r>
        <w:rPr>
          <w:i/>
        </w:rPr>
        <w:t>gch1</w:t>
      </w:r>
      <w:r>
        <w:t xml:space="preserve"> and </w:t>
      </w:r>
      <w:r w:rsidRPr="009E0D59">
        <w:rPr>
          <w:i/>
        </w:rPr>
        <w:t>mdr1</w:t>
      </w:r>
      <w:r>
        <w:t xml:space="preserve"> were clearly visible from depth of coverage of sequence reads aligned to th</w:t>
      </w:r>
      <w:r w:rsidR="00653393">
        <w:t>e 3D7 reference genome</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653393">
        <w:rPr>
          <w:i/>
        </w:rPr>
        <w:t>mdr1</w:t>
      </w:r>
      <w:r w:rsidR="00653393">
        <w:t xml:space="preserve"> and 13 other genes was evident in Dd2 and as either 2 or 3 copies in 14 progeny of HB3 x Dd2 (supplementary figure @@N)</w:t>
      </w:r>
      <w:r w:rsidR="00043C58">
        <w:t xml:space="preserve"> consistent with previous reports (@@REF)</w:t>
      </w:r>
      <w:r w:rsidR="00653393">
        <w:t xml:space="preserve">. On chromosome 12 all parent clones including 3D7 had evidence for some form of amplification relative to the 3D7 reference genome spanning </w:t>
      </w:r>
      <w:r w:rsidR="00653393">
        <w:rPr>
          <w:i/>
        </w:rPr>
        <w:t>gch</w:t>
      </w:r>
      <w:r w:rsidR="00653393" w:rsidRPr="00653393">
        <w:rPr>
          <w:i/>
        </w:rPr>
        <w:t>1</w:t>
      </w:r>
      <w:r w:rsidR="00653393">
        <w:rPr>
          <w:i/>
        </w:rPr>
        <w:t xml:space="preserve"> </w:t>
      </w:r>
      <w:r w:rsidR="00653393">
        <w:t xml:space="preserve">(figure @@). The amplifications were different in each of the 5 parents in terms of the extent, copy number, and arrangement of amplified segments. The 3D7 clone had four copies of a 2kb segment spanning </w:t>
      </w:r>
      <w:r w:rsidR="00DE0EF1">
        <w:rPr>
          <w:i/>
        </w:rPr>
        <w:t xml:space="preserve">gch1 </w:t>
      </w:r>
      <w:r w:rsidR="00653393">
        <w:t xml:space="preserve">only (the 3D7 reference genome to which all reads were aligned has only a single copy of </w:t>
      </w:r>
      <w:r w:rsidR="00DE0EF1">
        <w:rPr>
          <w:i/>
        </w:rPr>
        <w:t>gch1</w:t>
      </w:r>
      <w:r w:rsidR="00653393">
        <w:t xml:space="preserve">) and </w:t>
      </w:r>
      <w:r w:rsidR="00653393">
        <w:lastRenderedPageBreak/>
        <w:t xml:space="preserve">read pair alignments were consistent with a tandem array. </w:t>
      </w:r>
      <w:proofErr w:type="gramStart"/>
      <w:r w:rsidR="00653393">
        <w:t>HB3(</w:t>
      </w:r>
      <w:proofErr w:type="gramEnd"/>
      <w:r w:rsidR="00653393">
        <w:t xml:space="preserve">1) had two copies of a 161kb tandem duplication spanning </w:t>
      </w:r>
      <w:r w:rsidR="00DE0EF1">
        <w:rPr>
          <w:i/>
        </w:rPr>
        <w:t>gch1</w:t>
      </w:r>
      <w:r w:rsidR="00653393">
        <w:t xml:space="preserve"> and 38 other genes. Dd2 had 3 copies of a 5kb segment spanning </w:t>
      </w:r>
      <w:r w:rsidR="00DE0EF1">
        <w:rPr>
          <w:i/>
        </w:rPr>
        <w:t>gch1</w:t>
      </w:r>
      <w:r w:rsidR="00043C58">
        <w:t xml:space="preserve"> and 2 upstream genes and </w:t>
      </w:r>
      <w:r w:rsidR="00653393">
        <w:t xml:space="preserve">alignments indicated a tandem inversion. 7G8 had a 3-fold tandem amplification of a 31kb segment spanning </w:t>
      </w:r>
      <w:r w:rsidR="00DE0EF1">
        <w:rPr>
          <w:i/>
        </w:rPr>
        <w:t>gch1</w:t>
      </w:r>
      <w:r w:rsidR="00653393">
        <w:t xml:space="preserve"> and 6 other genes. GB4 had 2 copies of a segment spanning </w:t>
      </w:r>
      <w:r w:rsidR="00DE0EF1">
        <w:rPr>
          <w:i/>
        </w:rPr>
        <w:t>gch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653393">
        <w:rPr>
          <w:i/>
        </w:rPr>
        <w:t>gch1</w:t>
      </w:r>
      <w:r w:rsidR="00653393">
        <w:t xml:space="preserve"> CNVs segregated in the progeny of all three crosses (supplementary figures @@N) except for two progeny of 3D7 x HB3 (C@@, C@@)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CLAG3 paralogs and the two intervening pseudogenes (one of which is a </w:t>
      </w:r>
      <w:proofErr w:type="spellStart"/>
      <w:r>
        <w:rPr>
          <w:i/>
        </w:rPr>
        <w:t>var</w:t>
      </w:r>
      <w:proofErr w:type="spellEnd"/>
      <w:r>
        <w:t xml:space="preserve">) was evident in GB4 and 13 progeny of 7G8 x GB4 (supplementary figure @@N) consistent with the previously reported absence of CLAG3.2 in GB4 and other clones (@@REF). On chromosome 11 a 70kb segment spanning 12 genes was duplicated in both HB3 replicates and 5 progeny of HB3 x Dd2 (supplementary figure @@N). This amplification has been shown to involve a translocation of one copy of the region to chromosome 13 (@@REF).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Pr>
          <w:i/>
        </w:rPr>
        <w:t>gch</w:t>
      </w:r>
      <w:r w:rsidRPr="00DF4B94">
        <w:rPr>
          <w:i/>
        </w:rPr>
        <w:t>1</w:t>
      </w:r>
      <w:r w:rsidR="003E6777">
        <w:t xml:space="preserve"> locus</w:t>
      </w:r>
      <w:r>
        <w:t xml:space="preserve"> and some of the progeny clones appeared to inherit both parental amplifications (figure @@N).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 the amplified region (figure @@). Within such a segment a haploid individual </w:t>
      </w:r>
      <w:r w:rsidR="003E6777">
        <w:t>is</w:t>
      </w:r>
      <w:r>
        <w:t xml:space="preserve"> effectively diploid and also becomes effectively heterozygous for any SNP, indel or smaller CNV variants within the segment that segregate between the two parents. In the analyses of genome variation and recombination described in the preceding sections, all SNP and indel variants within regions of copy number variation were filtered, because both of the variant calling methods used here assumed that samples are haploid, and therefore genotypes are not correctly modelled where 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w:t>
      </w:r>
      <w:r>
        <w:lastRenderedPageBreak/>
        <w:t xml:space="preserve">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parental allele </w:t>
      </w:r>
      <w:r w:rsidR="002B5CBF">
        <w:t xml:space="preserve">should </w:t>
      </w:r>
      <w:r>
        <w:t xml:space="preserve">be found </w:t>
      </w:r>
      <w:r w:rsidR="003E6777">
        <w:t xml:space="preserve">almost </w:t>
      </w:r>
      <w:r>
        <w:t xml:space="preserve">exclusively. </w:t>
      </w:r>
    </w:p>
    <w:p w:rsidR="00901FE9" w:rsidRDefault="00DF4B94" w:rsidP="00AE555C">
      <w:r>
        <w:t>At the GCH1 locus, both clones C@@ and C@@ inherited the large 161kb duplication from parent HB3 as well as the smaller 2kb 4-fold amplification from parent 3D7 spanning GCH1 onl</w:t>
      </w:r>
      <w:r w:rsidR="0043059A">
        <w:t>y. C@@ had a region of</w:t>
      </w:r>
      <w:r>
        <w:t xml:space="preserve"> heterozygosity spanning the leftmost 130kb of the region duplicated in HB3, but was apparently homozygous for the remainder of this region (figure @@N). The most parsimonious explanation is that a single crossover occurred within the region duplicated in HB3. Clone C@@ had a region of heterozygosity spanning the entire region duplicated in HB3, with borders that appear</w:t>
      </w:r>
      <w:r w:rsidR="002B5CBF">
        <w:t>ed</w:t>
      </w:r>
      <w:r>
        <w:t xml:space="preserve"> to coincide closely with the breakpoints of the duplication (figure @@N). This is harder to explain, as it would require two crossover events at or close to the borders of the duplicated region, which seems improbable unless the CNV breakpoints are also </w:t>
      </w:r>
      <w:r w:rsidR="002B5CBF">
        <w:t xml:space="preserve">particularly </w:t>
      </w:r>
      <w:r>
        <w:t>p</w:t>
      </w:r>
      <w:r w:rsidR="002B5CBF">
        <w:t>rone to meiotic crossover</w:t>
      </w:r>
      <w:r>
        <w:t xml:space="preserve">. An alternative explanation is that the CNV is not a tandem duplication and one copy of the region has been translocated to a different chromosome, however read orientation evidence clearly indicated that the region is tandemly arrayed in both HB3 and C@@. For both clones C@@ and C@@ </w:t>
      </w:r>
      <w:r w:rsidR="002B5CBF">
        <w:rPr>
          <w:i/>
        </w:rPr>
        <w:t xml:space="preserve">gch1 </w:t>
      </w:r>
      <w:r>
        <w:t xml:space="preserve">itself lay within the region of effective heterozygosity, thus one copy of </w:t>
      </w:r>
      <w:r w:rsidR="002B5CBF">
        <w:rPr>
          <w:i/>
        </w:rPr>
        <w:t>gch1</w:t>
      </w:r>
      <w:r>
        <w:t xml:space="preserve"> was inherited from HB3 and 4 copies from 3D7. At the same locus clone CH3_61 inherited the 161kb duplication from HB3 as well as the 5kb </w:t>
      </w:r>
      <w:r w:rsidR="00607AA0">
        <w:t>3-fold tandem inversion from Dd2</w:t>
      </w:r>
      <w:r>
        <w:t xml:space="preserve"> (figure @@N). Two separate regions of heterozygosity were visible at either ends of the HB3 duplicated region, which can be explained if two crossover events occurred. Again </w:t>
      </w:r>
      <w:r w:rsidR="002B5CBF">
        <w:rPr>
          <w:i/>
        </w:rPr>
        <w:t>gch1</w:t>
      </w:r>
      <w:r>
        <w:t xml:space="preserve"> was within the region of heterozygosity, and CH3_61 acquired 1 copy from HB3 and 3 copies from Dd2. In addition to these three cases, we found two further progeny of HB3 x Dd2 where crossovers occurred within the 82kb region spanning </w:t>
      </w:r>
      <w:r w:rsidR="002B5CBF">
        <w:rPr>
          <w:i/>
        </w:rPr>
        <w:t xml:space="preserve">mdr1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2B5CBF">
        <w:rPr>
          <w:i/>
        </w:rPr>
        <w:t xml:space="preserve">mdr1 </w:t>
      </w:r>
      <w:r>
        <w:t xml:space="preserve">itself, both of which are consistent with a single crossover having occurred within the amplified region. </w:t>
      </w:r>
      <w:r w:rsidR="002B5CBF">
        <w:t>These data show that crossover recombination within 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8"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t xml:space="preserve">recombination within a cross; a tool for browsing </w:t>
      </w:r>
      <w:r>
        <w:lastRenderedPageBreak/>
        <w:t xml:space="preserve">the genome, allowing the location of variants to 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 (@@REF). The underlying technologies for this web application are being developed as a generic framework so that they can be used with other datasets, as part of an open source project (@@REF)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INDEL and complex polymorphisms, and spanning both coding and non-coding regions of the core genome. These data have been calibrated using Mendelian errors and validated using sequencing of biological replicates, and thus represent a well-validated resource. They demonstrate that INDEL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given that the abundance of tandem repeats and low complexity sequence in both coding and non-coding regions of the </w:t>
      </w:r>
      <w:r w:rsidR="00943113" w:rsidRPr="00943113">
        <w:rPr>
          <w:i/>
        </w:rPr>
        <w:t>P. falciparum</w:t>
      </w:r>
      <w:r w:rsidR="00943113">
        <w:t xml:space="preserve"> genome is well-documented (@@REFs) and short tandem repeats are known to be highly variable due to replication slippage (@@REFs). Nevertheless, these are the most comprehensive and robust data available on INDEL variation in </w:t>
      </w:r>
      <w:r w:rsidR="00943113" w:rsidRPr="00943113">
        <w:rPr>
          <w:i/>
        </w:rPr>
        <w:t>P. falciparum</w:t>
      </w:r>
      <w:r w:rsidR="00943113">
        <w:t xml:space="preserve"> and fill an important gap in current knowledge.  These data</w:t>
      </w:r>
      <w:r w:rsidR="00DF2176">
        <w:t xml:space="preserve"> also provide the first genome-wide view of non-coding variation, which is almost completely unexplored in </w:t>
      </w:r>
      <w:r w:rsidR="00DF2176" w:rsidRPr="00DF2176">
        <w:rPr>
          <w:i/>
        </w:rPr>
        <w:t>P. falciparum</w:t>
      </w:r>
      <w:r w:rsidR="00DF2176">
        <w:t xml:space="preserve">, yet could have important phenotypic consequences. </w:t>
      </w:r>
      <w:r>
        <w:t>For example, i</w:t>
      </w:r>
      <w:r w:rsidR="00DF2176">
        <w:t xml:space="preserve">ncreased expression of genes through copy number amplification is known to be an important component of resistance to a number of anti-malarial compounds, and data from other species have shown that comparable increases in expression levels can also be obtained through variation in promoter and regulatory elements (@@REF). We </w:t>
      </w:r>
      <w:r w:rsidR="00DF77B0">
        <w:t>found</w:t>
      </w:r>
      <w:r w:rsidR="00DF2176">
        <w:t xml:space="preserve"> that INDEL diversity has a particular architecture in </w:t>
      </w:r>
      <w:r w:rsidR="00DF2176">
        <w:lastRenderedPageBreak/>
        <w:t>relation to predicted core promoters, which may indicate that these mutations are not neutral and have phenotypic consequences</w:t>
      </w:r>
      <w:r w:rsidR="00943113">
        <w:t>, although this will require experimental confirmation</w:t>
      </w:r>
      <w:r w:rsidR="00DF2176">
        <w:t>.</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MSP1 and members of the MSP3 family. </w:t>
      </w:r>
      <w:r w:rsidR="00094913">
        <w:t xml:space="preserve">High levels of variability have also been reported </w:t>
      </w:r>
      <w:r w:rsidR="004C7856">
        <w:t>in</w:t>
      </w:r>
      <w:r w:rsidR="00094913">
        <w:t xml:space="preserve"> other genes associated with the merozoite stage, such as the </w:t>
      </w:r>
      <w:proofErr w:type="spellStart"/>
      <w:r w:rsidR="00094913" w:rsidRPr="00094913">
        <w:rPr>
          <w:i/>
        </w:rPr>
        <w:t>surfin</w:t>
      </w:r>
      <w:proofErr w:type="spellEnd"/>
      <w:r w:rsidR="00094913">
        <w:t xml:space="preserve"> family (@@REFs)</w:t>
      </w:r>
      <w:r w:rsidR="004C7856">
        <w:t xml:space="preserve">, although it is not yet clear whether these loci exhibit deep </w:t>
      </w:r>
      <w:r w:rsidR="009A32D6">
        <w:t>allelic dimorphism as seen in MSP1</w:t>
      </w:r>
      <w:r w:rsidR="00094913">
        <w:t xml:space="preserve">. The presence of diverged allelic forms and the fact that many of these genes appear to be under balancing selection (@@REFs) 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MSP1 and members of the</w:t>
      </w:r>
      <w:r w:rsidR="00094913">
        <w:t xml:space="preserve"> MSP3 </w:t>
      </w:r>
      <w:r w:rsidR="004C7856">
        <w:t xml:space="preserve">and </w:t>
      </w:r>
      <w:proofErr w:type="spellStart"/>
      <w:r w:rsidR="00094913" w:rsidRPr="00094913">
        <w:rPr>
          <w:i/>
        </w:rPr>
        <w:t>surfin</w:t>
      </w:r>
      <w:proofErr w:type="spellEnd"/>
      <w:r w:rsidR="004C7856">
        <w:t xml:space="preserve"> families</w:t>
      </w:r>
      <w:r w:rsidR="00094913">
        <w:t xml:space="preserve">. </w:t>
      </w:r>
      <w:r w:rsidR="00607AA0">
        <w:t>S</w:t>
      </w:r>
      <w:r w:rsidR="009A32D6">
        <w:t>ome known divergent loci, including MSP2 and S-antigen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rsidR="00DF77B0">
        <w:t>s</w:t>
      </w:r>
      <w:r>
        <w:t xml:space="preserve"> that parasites undergo meiotic recombination </w:t>
      </w:r>
      <w:r w:rsidR="0043059A">
        <w:t>whilst in the mosquito</w:t>
      </w:r>
      <w:r w:rsidR="00DF77B0">
        <w:t xml:space="preserve"> (@@REF)</w:t>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43059A">
        <w:t xml:space="preserve"> (@@REF)</w:t>
      </w:r>
      <w:r w:rsidR="00605B08">
        <w:t>, being approximately 50 times greater than the average recombination rate in humans</w:t>
      </w:r>
      <w:r w:rsidR="000C7B24">
        <w:t>, although the recombination rate relative to the size of the smallest chromosome is almost identical (~0.5 Morgan) as expected if recombination rates are primarily calibrated to ensure one crossover per bivalent</w:t>
      </w:r>
      <w:r w:rsidR="00605B08">
        <w:t xml:space="preserve">. Here we have pooled data from all three crosses and used </w:t>
      </w:r>
      <w:r w:rsidR="0084749C">
        <w:t>a</w:t>
      </w:r>
      <w:r w:rsidR="00605B08">
        <w:t xml:space="preserve"> ~300bp resolution map of SNP and INDEL variation to provide the first estimates for both crossover (CO) and non-crossover (NCO) recombination rate</w:t>
      </w:r>
      <w:r w:rsidR="0043059A">
        <w:t>s</w:t>
      </w:r>
      <w:r w:rsidR="00605B08">
        <w:t xml:space="preserve"> </w:t>
      </w:r>
      <w:r w:rsidR="0084749C">
        <w:t xml:space="preserve">within the core genome </w:t>
      </w:r>
      <w:r w:rsidR="00605B08">
        <w:t>and the distribution of conversion tract lengths. We confirm a CO recombination rate in the range @@-</w:t>
      </w:r>
      <w:r w:rsidR="00605B08">
        <w:lastRenderedPageBreak/>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comparable to yeast but longer than humans and @@Drosophila@@ (@@REFs)</w:t>
      </w:r>
      <w:r w:rsidR="00DF77B0">
        <w:t xml:space="preserve"> and </w:t>
      </w:r>
      <w:r w:rsidR="0043059A">
        <w:t xml:space="preserve">the observation of </w:t>
      </w:r>
      <w:r w:rsidR="00DF77B0">
        <w:t xml:space="preserve">long-range complex recombination events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ithin </w:t>
      </w:r>
      <w:r w:rsidR="00A44E52">
        <w:t>non-coding</w:t>
      </w:r>
      <w:r w:rsidR="00A42F7A">
        <w:t xml:space="preserve"> regions (@@REFs). Previous work on the 7G8xGB4 cross suggested that the rate of recombination may not be uniform over the </w:t>
      </w:r>
      <w:r w:rsidR="00A42F7A" w:rsidRPr="00A42F7A">
        <w:rPr>
          <w:i/>
        </w:rPr>
        <w:t>P. falciparum</w:t>
      </w:r>
      <w:r w:rsidR="00A42F7A">
        <w:t xml:space="preserve"> genome (@@REFs) although the number of recombination events available in a single cross was not sufficient to prove the existence of hotspots.</w:t>
      </w:r>
      <w:r w:rsidR="00A44E52">
        <w:t xml:space="preserve"> Here we found</w:t>
      </w:r>
      <w:r w:rsidR="00A42F7A">
        <w:t xml:space="preserve"> </w:t>
      </w:r>
      <w:r w:rsidR="00A44E52">
        <w:t>that the CO recombination rate wa</w:t>
      </w:r>
      <w:r w:rsidR="00A42F7A">
        <w:t xml:space="preserve">s lower within a highly localised region surrounding the centromeres, and </w:t>
      </w:r>
      <w:proofErr w:type="gramStart"/>
      <w:r w:rsidR="00A42F7A">
        <w:t>that CO events</w:t>
      </w:r>
      <w:proofErr w:type="gramEnd"/>
      <w:r w:rsidR="00A42F7A">
        <w:t xml:space="preserve">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C97C07">
        <w:t xml:space="preserve"> (@@REF)</w:t>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t>(@@REFs)</w:t>
      </w:r>
      <w:r w:rsidR="00B32D1F">
        <w:t>.</w:t>
      </w:r>
      <w:r>
        <w:t xml:space="preserve"> Amplifications spanning the multi-drug resistance gene </w:t>
      </w:r>
      <w:r>
        <w:rPr>
          <w:i/>
        </w:rPr>
        <w:t>mdr1</w:t>
      </w:r>
      <w:r>
        <w:t xml:space="preserve"> segregate in the HB3xDd2 cross, and </w:t>
      </w:r>
      <w:proofErr w:type="spellStart"/>
      <w:r>
        <w:t>pleiomorphic</w:t>
      </w:r>
      <w:proofErr w:type="spellEnd"/>
      <w:r>
        <w:t xml:space="preserve"> amplifications spanning the anti-folate resistance gene </w:t>
      </w:r>
      <w:r>
        <w:rPr>
          <w:i/>
        </w:rPr>
        <w:t>gch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Pr>
          <w:i/>
        </w:rPr>
        <w:t>gch1</w:t>
      </w:r>
      <w:r>
        <w:t xml:space="preserve"> amplification in the HB3xDd2 cross (@@REF)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 absence of drug pressure (@@REF)</w:t>
      </w:r>
      <w:r w:rsidR="00D329C7">
        <w:t xml:space="preserve"> and can also confer both resistance to one class of drugs and sensitivity to another (@@REF)</w:t>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w:t>
      </w:r>
      <w:r w:rsidR="00DF4B94">
        <w:lastRenderedPageBreak/>
        <w:t xml:space="preserve">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ed by unequal crossover (@@REF).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breakpoints are found in repeat regions that are slightly longer than the genome-wide average (@@REF) thus variations in the length of tandem repeat regions could alter the homology network and shift the amplification potential to a different set of loci. We have shown here that INDEL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D70420">
        <w:t xml:space="preserve"> and has persisted long enough for parasites to be taken up </w:t>
      </w:r>
      <w:r w:rsidR="003C72B7">
        <w:t>by a mosquito</w:t>
      </w:r>
      <w:r w:rsidR="00D70420">
        <w:t>, meiotic recombination provides an opportunity for different copies of the amplified region to be acquired within the same genome.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meiotic recombination </w:t>
      </w:r>
      <w:r w:rsidR="00A44E52">
        <w:t xml:space="preserve">in concert with </w:t>
      </w:r>
      <w:r w:rsidR="00D51DCC">
        <w:t xml:space="preserve">INDEL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strong indication that different modes of mutation and recombination cannot be considered in isolation</w:t>
      </w:r>
      <w:r w:rsidR="009778CE">
        <w:t xml:space="preserve"> when studying 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w:t>
      </w:r>
      <w:r>
        <w:lastRenderedPageBreak/>
        <w:t xml:space="preserve">@@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 @@REF except that the PCR-free method of library preparation as described in @@REF was used</w:t>
      </w:r>
      <w:r w:rsidR="00536C74">
        <w:t xml:space="preserve"> for all samples</w:t>
      </w:r>
      <w:r>
        <w:t>.</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the Genome Analysis Toolkit </w:t>
      </w:r>
      <w:r w:rsidR="00EC326F">
        <w:t xml:space="preserve">version @@ </w:t>
      </w:r>
      <w:r>
        <w:t xml:space="preserve">(@@REF) and followed published best practice (@@REF) with some adaptations for </w:t>
      </w:r>
      <w:r w:rsidRPr="000E06C9">
        <w:rPr>
          <w:i/>
        </w:rPr>
        <w:t>P. falciparum</w:t>
      </w:r>
      <w:r>
        <w:t>.</w:t>
      </w:r>
      <w:r w:rsidR="00B6677C">
        <w:t xml:space="preserve"> </w:t>
      </w:r>
      <w:r w:rsidR="00EE5A51">
        <w:t>The assembly method used Cortex version @@V (@@REF)</w:t>
      </w:r>
      <w:r w:rsidR="00536C74">
        <w:t xml:space="preserve"> following the independent workflow</w:t>
      </w:r>
      <w:r w:rsidR="00EE5A51">
        <w:t>.</w:t>
      </w:r>
      <w:r w:rsidR="00536C74">
        <w:t xml:space="preserve"> Filtered variants from both calling methods were then combined into a single call 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502205">
        <w:t xml:space="preserve">haplotyp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indicative of a complex conversion tract)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w:t>
      </w:r>
      <w:r w:rsidR="00F7616C">
        <w:lastRenderedPageBreak/>
        <w:t>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D7475C">
        <w:t xml:space="preserve"> (@REF). Copy number state was predicted in all samples by fitting a Gaussian hidden Markov model to the normalised coverage data.   </w:t>
      </w:r>
    </w:p>
    <w:p w:rsidR="009E1600" w:rsidRDefault="009E1600" w:rsidP="009E1600">
      <w:pPr>
        <w:pStyle w:val="Heading2"/>
      </w:pPr>
      <w:r>
        <w:t>References</w:t>
      </w:r>
    </w:p>
    <w:p w:rsidR="003D1E9D" w:rsidRPr="003D1E9D" w:rsidRDefault="00CB6C32">
      <w:pPr>
        <w:pStyle w:val="NormalWeb"/>
        <w:ind w:left="480" w:hanging="480"/>
        <w:divId w:val="1660889141"/>
        <w:rPr>
          <w:rFonts w:ascii="Calibri" w:hAnsi="Calibri"/>
          <w:noProof/>
          <w:sz w:val="22"/>
        </w:rPr>
      </w:pPr>
      <w:r>
        <w:fldChar w:fldCharType="begin" w:fldLock="1"/>
      </w:r>
      <w:r>
        <w:instrText xml:space="preserve">ADDIN Mendeley Bibliography CSL_BIBLIOGRAPHY </w:instrText>
      </w:r>
      <w:r>
        <w:fldChar w:fldCharType="separate"/>
      </w:r>
      <w:r w:rsidR="003D1E9D" w:rsidRPr="003D1E9D">
        <w:rPr>
          <w:rFonts w:ascii="Calibri" w:hAnsi="Calibri"/>
          <w:noProof/>
          <w:sz w:val="22"/>
        </w:rPr>
        <w:t xml:space="preserve">Ariey, F., Witkowski, B., Amaratunga, C., Beghain, J., Langlois, A.-C., Khim, N., … Ménard, D. (2014). A molecular marker of artemisinin-resistant Plasmodium falciparum malaria. </w:t>
      </w:r>
      <w:r w:rsidR="003D1E9D" w:rsidRPr="003D1E9D">
        <w:rPr>
          <w:rFonts w:ascii="Calibri" w:hAnsi="Calibri"/>
          <w:i/>
          <w:iCs/>
          <w:noProof/>
          <w:sz w:val="22"/>
        </w:rPr>
        <w:t>Nature</w:t>
      </w:r>
      <w:r w:rsidR="003D1E9D" w:rsidRPr="003D1E9D">
        <w:rPr>
          <w:rFonts w:ascii="Calibri" w:hAnsi="Calibri"/>
          <w:noProof/>
          <w:sz w:val="22"/>
        </w:rPr>
        <w:t xml:space="preserve">, </w:t>
      </w:r>
      <w:r w:rsidR="003D1E9D" w:rsidRPr="003D1E9D">
        <w:rPr>
          <w:rFonts w:ascii="Calibri" w:hAnsi="Calibri"/>
          <w:i/>
          <w:iCs/>
          <w:noProof/>
          <w:sz w:val="22"/>
        </w:rPr>
        <w:t>505</w:t>
      </w:r>
      <w:r w:rsidR="003D1E9D" w:rsidRPr="003D1E9D">
        <w:rPr>
          <w:rFonts w:ascii="Calibri" w:hAnsi="Calibri"/>
          <w:noProof/>
          <w:sz w:val="22"/>
        </w:rPr>
        <w:t>(7481), 50–5. doi:10.1038/nature12876</w:t>
      </w:r>
    </w:p>
    <w:p w:rsidR="003D1E9D" w:rsidRPr="003D1E9D" w:rsidRDefault="003D1E9D">
      <w:pPr>
        <w:pStyle w:val="NormalWeb"/>
        <w:ind w:left="480" w:hanging="480"/>
        <w:divId w:val="1660889141"/>
        <w:rPr>
          <w:rFonts w:ascii="Calibri" w:hAnsi="Calibri"/>
          <w:noProof/>
          <w:sz w:val="22"/>
        </w:rPr>
      </w:pPr>
      <w:r w:rsidRPr="003D1E9D">
        <w:rPr>
          <w:rFonts w:ascii="Calibri" w:hAnsi="Calibri"/>
          <w:noProof/>
          <w:sz w:val="22"/>
        </w:rPr>
        <w:t xml:space="preserve">Ashley, E. A., Dhorda, M., Fairhurst, R. M., Amaratunga, C., Lim, P., Suon, S., … White, N. J. (2014). Spread of Artemisinin Resistance in Plasmodium falciparum Malaria. </w:t>
      </w:r>
      <w:r w:rsidRPr="003D1E9D">
        <w:rPr>
          <w:rFonts w:ascii="Calibri" w:hAnsi="Calibri"/>
          <w:i/>
          <w:iCs/>
          <w:noProof/>
          <w:sz w:val="22"/>
        </w:rPr>
        <w:t>New England Journal of Medicine</w:t>
      </w:r>
      <w:r w:rsidRPr="003D1E9D">
        <w:rPr>
          <w:rFonts w:ascii="Calibri" w:hAnsi="Calibri"/>
          <w:noProof/>
          <w:sz w:val="22"/>
        </w:rPr>
        <w:t xml:space="preserve">, </w:t>
      </w:r>
      <w:r w:rsidRPr="003D1E9D">
        <w:rPr>
          <w:rFonts w:ascii="Calibri" w:hAnsi="Calibri"/>
          <w:i/>
          <w:iCs/>
          <w:noProof/>
          <w:sz w:val="22"/>
        </w:rPr>
        <w:t>371</w:t>
      </w:r>
      <w:r w:rsidRPr="003D1E9D">
        <w:rPr>
          <w:rFonts w:ascii="Calibri" w:hAnsi="Calibri"/>
          <w:noProof/>
          <w:sz w:val="22"/>
        </w:rPr>
        <w:t>(5), 411–423. doi:10.1056/NEJMoa1314981</w:t>
      </w:r>
    </w:p>
    <w:p w:rsidR="003D1E9D" w:rsidRPr="003D1E9D" w:rsidRDefault="003D1E9D">
      <w:pPr>
        <w:pStyle w:val="NormalWeb"/>
        <w:ind w:left="480" w:hanging="480"/>
        <w:divId w:val="1660889141"/>
        <w:rPr>
          <w:rFonts w:ascii="Calibri" w:hAnsi="Calibri"/>
          <w:noProof/>
          <w:sz w:val="22"/>
        </w:rPr>
      </w:pPr>
      <w:r w:rsidRPr="003D1E9D">
        <w:rPr>
          <w:rFonts w:ascii="Calibri" w:hAnsi="Calibri"/>
          <w:noProof/>
          <w:sz w:val="22"/>
        </w:rPr>
        <w:t xml:space="preserve">Gardner, M. J., Hall, N., Fung, E., White, O., Berriman, M., Hyman, R. W., … Barrell, B. (2002). Genome sequence of the human malaria parasite Plasmodium falciparum. </w:t>
      </w:r>
      <w:r w:rsidRPr="003D1E9D">
        <w:rPr>
          <w:rFonts w:ascii="Calibri" w:hAnsi="Calibri"/>
          <w:i/>
          <w:iCs/>
          <w:noProof/>
          <w:sz w:val="22"/>
        </w:rPr>
        <w:t>Nature</w:t>
      </w:r>
      <w:r w:rsidRPr="003D1E9D">
        <w:rPr>
          <w:rFonts w:ascii="Calibri" w:hAnsi="Calibri"/>
          <w:noProof/>
          <w:sz w:val="22"/>
        </w:rPr>
        <w:t xml:space="preserve">, </w:t>
      </w:r>
      <w:r w:rsidRPr="003D1E9D">
        <w:rPr>
          <w:rFonts w:ascii="Calibri" w:hAnsi="Calibri"/>
          <w:i/>
          <w:iCs/>
          <w:noProof/>
          <w:sz w:val="22"/>
        </w:rPr>
        <w:t>419</w:t>
      </w:r>
      <w:r w:rsidRPr="003D1E9D">
        <w:rPr>
          <w:rFonts w:ascii="Calibri" w:hAnsi="Calibri"/>
          <w:noProof/>
          <w:sz w:val="22"/>
        </w:rPr>
        <w:t>(6906), 498–511. doi:10.1038/nature01097</w:t>
      </w:r>
    </w:p>
    <w:p w:rsidR="003D1E9D" w:rsidRPr="003D1E9D" w:rsidRDefault="003D1E9D">
      <w:pPr>
        <w:pStyle w:val="NormalWeb"/>
        <w:ind w:left="480" w:hanging="480"/>
        <w:divId w:val="1660889141"/>
        <w:rPr>
          <w:rFonts w:ascii="Calibri" w:hAnsi="Calibri"/>
          <w:noProof/>
          <w:sz w:val="22"/>
        </w:rPr>
      </w:pPr>
      <w:r w:rsidRPr="003D1E9D">
        <w:rPr>
          <w:rFonts w:ascii="Calibri" w:hAnsi="Calibri"/>
          <w:noProof/>
          <w:sz w:val="22"/>
        </w:rPr>
        <w:t xml:space="preserve">Jeffares, D. C., Pain, A., Berry, A., Cox, A. V, Stalker, J., Ingle, C. E., … Berriman, M. (2007). Genome variation and evolution of the malaria parasite Plasmodium falciparum. </w:t>
      </w:r>
      <w:r w:rsidRPr="003D1E9D">
        <w:rPr>
          <w:rFonts w:ascii="Calibri" w:hAnsi="Calibri"/>
          <w:i/>
          <w:iCs/>
          <w:noProof/>
          <w:sz w:val="22"/>
        </w:rPr>
        <w:t>Nature Genetics</w:t>
      </w:r>
      <w:r w:rsidRPr="003D1E9D">
        <w:rPr>
          <w:rFonts w:ascii="Calibri" w:hAnsi="Calibri"/>
          <w:noProof/>
          <w:sz w:val="22"/>
        </w:rPr>
        <w:t xml:space="preserve">, </w:t>
      </w:r>
      <w:r w:rsidRPr="003D1E9D">
        <w:rPr>
          <w:rFonts w:ascii="Calibri" w:hAnsi="Calibri"/>
          <w:i/>
          <w:iCs/>
          <w:noProof/>
          <w:sz w:val="22"/>
        </w:rPr>
        <w:t>39</w:t>
      </w:r>
      <w:r w:rsidRPr="003D1E9D">
        <w:rPr>
          <w:rFonts w:ascii="Calibri" w:hAnsi="Calibri"/>
          <w:noProof/>
          <w:sz w:val="22"/>
        </w:rPr>
        <w:t>(1), 120–5. doi:10.1038/ng1931</w:t>
      </w:r>
    </w:p>
    <w:p w:rsidR="003D1E9D" w:rsidRPr="003D1E9D" w:rsidRDefault="003D1E9D">
      <w:pPr>
        <w:pStyle w:val="NormalWeb"/>
        <w:ind w:left="480" w:hanging="480"/>
        <w:divId w:val="1660889141"/>
        <w:rPr>
          <w:rFonts w:ascii="Calibri" w:hAnsi="Calibri"/>
          <w:noProof/>
          <w:sz w:val="22"/>
        </w:rPr>
      </w:pPr>
      <w:r w:rsidRPr="003D1E9D">
        <w:rPr>
          <w:rFonts w:ascii="Calibri" w:hAnsi="Calibri"/>
          <w:noProof/>
          <w:sz w:val="22"/>
        </w:rPr>
        <w:t xml:space="preserve">Manske, M., Miotto, O., Campino, S., Auburn, S., Almagro-Garcia, J., Maslen, G., … Kwiatkowski, D. P. (2012). Analysis of Plasmodium falciparum diversity in natural infections by deep sequencing. </w:t>
      </w:r>
      <w:r w:rsidRPr="003D1E9D">
        <w:rPr>
          <w:rFonts w:ascii="Calibri" w:hAnsi="Calibri"/>
          <w:i/>
          <w:iCs/>
          <w:noProof/>
          <w:sz w:val="22"/>
        </w:rPr>
        <w:t>Nature</w:t>
      </w:r>
      <w:r w:rsidRPr="003D1E9D">
        <w:rPr>
          <w:rFonts w:ascii="Calibri" w:hAnsi="Calibri"/>
          <w:noProof/>
          <w:sz w:val="22"/>
        </w:rPr>
        <w:t xml:space="preserve">, </w:t>
      </w:r>
      <w:r w:rsidRPr="003D1E9D">
        <w:rPr>
          <w:rFonts w:ascii="Calibri" w:hAnsi="Calibri"/>
          <w:i/>
          <w:iCs/>
          <w:noProof/>
          <w:sz w:val="22"/>
        </w:rPr>
        <w:t>487</w:t>
      </w:r>
      <w:r w:rsidRPr="003D1E9D">
        <w:rPr>
          <w:rFonts w:ascii="Calibri" w:hAnsi="Calibri"/>
          <w:noProof/>
          <w:sz w:val="22"/>
        </w:rPr>
        <w:t>(7407), 375–9. doi:10.1038/nature11174</w:t>
      </w:r>
    </w:p>
    <w:p w:rsidR="003D1E9D" w:rsidRPr="003D1E9D" w:rsidRDefault="003D1E9D">
      <w:pPr>
        <w:pStyle w:val="NormalWeb"/>
        <w:ind w:left="480" w:hanging="480"/>
        <w:divId w:val="1660889141"/>
        <w:rPr>
          <w:rFonts w:ascii="Calibri" w:hAnsi="Calibri"/>
          <w:noProof/>
          <w:sz w:val="22"/>
        </w:rPr>
      </w:pPr>
      <w:r w:rsidRPr="003D1E9D">
        <w:rPr>
          <w:rFonts w:ascii="Calibri" w:hAnsi="Calibri"/>
          <w:noProof/>
          <w:sz w:val="22"/>
        </w:rPr>
        <w:t xml:space="preserve">Miotto, O., Almagro-Garcia, J., Manske, M., Macinnis, B., Campino, S., Rockett, K. A., … Kwiatkowski, D. P. (2013). Multiple populations of artemisinin-resistant Plasmodium falciparum in Cambodia. </w:t>
      </w:r>
      <w:r w:rsidRPr="003D1E9D">
        <w:rPr>
          <w:rFonts w:ascii="Calibri" w:hAnsi="Calibri"/>
          <w:i/>
          <w:iCs/>
          <w:noProof/>
          <w:sz w:val="22"/>
        </w:rPr>
        <w:t>Nature Genetics</w:t>
      </w:r>
      <w:r w:rsidRPr="003D1E9D">
        <w:rPr>
          <w:rFonts w:ascii="Calibri" w:hAnsi="Calibri"/>
          <w:noProof/>
          <w:sz w:val="22"/>
        </w:rPr>
        <w:t xml:space="preserve">, </w:t>
      </w:r>
      <w:r w:rsidRPr="003D1E9D">
        <w:rPr>
          <w:rFonts w:ascii="Calibri" w:hAnsi="Calibri"/>
          <w:i/>
          <w:iCs/>
          <w:noProof/>
          <w:sz w:val="22"/>
        </w:rPr>
        <w:t>45</w:t>
      </w:r>
      <w:r w:rsidRPr="003D1E9D">
        <w:rPr>
          <w:rFonts w:ascii="Calibri" w:hAnsi="Calibri"/>
          <w:noProof/>
          <w:sz w:val="22"/>
        </w:rPr>
        <w:t>(6), 648–55. doi:10.1038/ng.2624</w:t>
      </w:r>
    </w:p>
    <w:p w:rsidR="009E1600" w:rsidRPr="009E1600" w:rsidRDefault="00CB6C32" w:rsidP="003D1E9D">
      <w:pPr>
        <w:pStyle w:val="NormalWeb"/>
        <w:ind w:left="480" w:hanging="480"/>
        <w:divId w:val="1854151332"/>
      </w:pPr>
      <w:r>
        <w:fldChar w:fldCharType="end"/>
      </w:r>
    </w:p>
    <w:sectPr w:rsidR="009E1600" w:rsidRPr="009E16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22BF0"/>
    <w:rsid w:val="0004180F"/>
    <w:rsid w:val="00043C58"/>
    <w:rsid w:val="000645D6"/>
    <w:rsid w:val="00065004"/>
    <w:rsid w:val="00092516"/>
    <w:rsid w:val="00094913"/>
    <w:rsid w:val="000C02A8"/>
    <w:rsid w:val="000C7B24"/>
    <w:rsid w:val="000D1E36"/>
    <w:rsid w:val="000E06C9"/>
    <w:rsid w:val="00161CD0"/>
    <w:rsid w:val="00170A38"/>
    <w:rsid w:val="001C088D"/>
    <w:rsid w:val="001C4E6F"/>
    <w:rsid w:val="001E1229"/>
    <w:rsid w:val="002105BA"/>
    <w:rsid w:val="00213F97"/>
    <w:rsid w:val="0022383E"/>
    <w:rsid w:val="00225E63"/>
    <w:rsid w:val="00242B17"/>
    <w:rsid w:val="00266665"/>
    <w:rsid w:val="002759C7"/>
    <w:rsid w:val="00293AC3"/>
    <w:rsid w:val="002A031E"/>
    <w:rsid w:val="002A5154"/>
    <w:rsid w:val="002B5CBF"/>
    <w:rsid w:val="002C3E4D"/>
    <w:rsid w:val="002D236F"/>
    <w:rsid w:val="0031069D"/>
    <w:rsid w:val="00316BAD"/>
    <w:rsid w:val="00320409"/>
    <w:rsid w:val="00320E71"/>
    <w:rsid w:val="003567AE"/>
    <w:rsid w:val="0036655D"/>
    <w:rsid w:val="00395FA2"/>
    <w:rsid w:val="003C72B7"/>
    <w:rsid w:val="003D0F25"/>
    <w:rsid w:val="003D1E9D"/>
    <w:rsid w:val="003E6777"/>
    <w:rsid w:val="003F0D40"/>
    <w:rsid w:val="003F1EB5"/>
    <w:rsid w:val="0040749C"/>
    <w:rsid w:val="00414247"/>
    <w:rsid w:val="004177B6"/>
    <w:rsid w:val="004261C2"/>
    <w:rsid w:val="0043059A"/>
    <w:rsid w:val="00436C33"/>
    <w:rsid w:val="004412FA"/>
    <w:rsid w:val="00450E72"/>
    <w:rsid w:val="004568E5"/>
    <w:rsid w:val="00467EE6"/>
    <w:rsid w:val="00494F68"/>
    <w:rsid w:val="004B714B"/>
    <w:rsid w:val="004C6EBF"/>
    <w:rsid w:val="004C7856"/>
    <w:rsid w:val="00502205"/>
    <w:rsid w:val="00516EE3"/>
    <w:rsid w:val="00530D8A"/>
    <w:rsid w:val="00530F60"/>
    <w:rsid w:val="00536C74"/>
    <w:rsid w:val="005A3815"/>
    <w:rsid w:val="005B37DB"/>
    <w:rsid w:val="005B671D"/>
    <w:rsid w:val="005D178D"/>
    <w:rsid w:val="005D73F0"/>
    <w:rsid w:val="005E4F41"/>
    <w:rsid w:val="005E5FE9"/>
    <w:rsid w:val="005F7D85"/>
    <w:rsid w:val="005F7DD3"/>
    <w:rsid w:val="00601883"/>
    <w:rsid w:val="00605B08"/>
    <w:rsid w:val="006065AE"/>
    <w:rsid w:val="00607AA0"/>
    <w:rsid w:val="00653393"/>
    <w:rsid w:val="0066222C"/>
    <w:rsid w:val="0066428C"/>
    <w:rsid w:val="006927BD"/>
    <w:rsid w:val="006B37E8"/>
    <w:rsid w:val="006C1DD2"/>
    <w:rsid w:val="006E7EA9"/>
    <w:rsid w:val="0072106A"/>
    <w:rsid w:val="00725338"/>
    <w:rsid w:val="00732DD8"/>
    <w:rsid w:val="00760802"/>
    <w:rsid w:val="00773905"/>
    <w:rsid w:val="0077582B"/>
    <w:rsid w:val="007827B2"/>
    <w:rsid w:val="00783242"/>
    <w:rsid w:val="00783449"/>
    <w:rsid w:val="007C6969"/>
    <w:rsid w:val="00822F7D"/>
    <w:rsid w:val="00831572"/>
    <w:rsid w:val="008336DB"/>
    <w:rsid w:val="0084749C"/>
    <w:rsid w:val="008529A0"/>
    <w:rsid w:val="00873E89"/>
    <w:rsid w:val="008901F1"/>
    <w:rsid w:val="008A5CF4"/>
    <w:rsid w:val="008D7DCE"/>
    <w:rsid w:val="008E486C"/>
    <w:rsid w:val="008F4E05"/>
    <w:rsid w:val="00901FE9"/>
    <w:rsid w:val="009044CA"/>
    <w:rsid w:val="009255D4"/>
    <w:rsid w:val="00936076"/>
    <w:rsid w:val="00943113"/>
    <w:rsid w:val="009768F2"/>
    <w:rsid w:val="009778CE"/>
    <w:rsid w:val="0098727C"/>
    <w:rsid w:val="00995125"/>
    <w:rsid w:val="009A32D6"/>
    <w:rsid w:val="009C2480"/>
    <w:rsid w:val="009E0D59"/>
    <w:rsid w:val="009E1600"/>
    <w:rsid w:val="009E51A2"/>
    <w:rsid w:val="009F1864"/>
    <w:rsid w:val="00A00035"/>
    <w:rsid w:val="00A12839"/>
    <w:rsid w:val="00A24306"/>
    <w:rsid w:val="00A32224"/>
    <w:rsid w:val="00A42F7A"/>
    <w:rsid w:val="00A44E52"/>
    <w:rsid w:val="00A4677A"/>
    <w:rsid w:val="00A46A4E"/>
    <w:rsid w:val="00A55587"/>
    <w:rsid w:val="00A72CFF"/>
    <w:rsid w:val="00AC67A5"/>
    <w:rsid w:val="00AD509E"/>
    <w:rsid w:val="00AE555C"/>
    <w:rsid w:val="00AF5355"/>
    <w:rsid w:val="00B037B8"/>
    <w:rsid w:val="00B11DF3"/>
    <w:rsid w:val="00B1349E"/>
    <w:rsid w:val="00B1727B"/>
    <w:rsid w:val="00B32D1F"/>
    <w:rsid w:val="00B537A3"/>
    <w:rsid w:val="00B6677C"/>
    <w:rsid w:val="00BA4DCF"/>
    <w:rsid w:val="00BB0C47"/>
    <w:rsid w:val="00BB10EC"/>
    <w:rsid w:val="00BF518B"/>
    <w:rsid w:val="00BF5714"/>
    <w:rsid w:val="00BF5E5E"/>
    <w:rsid w:val="00C37853"/>
    <w:rsid w:val="00C47636"/>
    <w:rsid w:val="00C63023"/>
    <w:rsid w:val="00C73348"/>
    <w:rsid w:val="00C81D5D"/>
    <w:rsid w:val="00C82549"/>
    <w:rsid w:val="00C97C07"/>
    <w:rsid w:val="00CB6C32"/>
    <w:rsid w:val="00CC57FE"/>
    <w:rsid w:val="00CD711E"/>
    <w:rsid w:val="00D05581"/>
    <w:rsid w:val="00D14426"/>
    <w:rsid w:val="00D246DE"/>
    <w:rsid w:val="00D329C7"/>
    <w:rsid w:val="00D51DCC"/>
    <w:rsid w:val="00D6625D"/>
    <w:rsid w:val="00D70420"/>
    <w:rsid w:val="00D7475C"/>
    <w:rsid w:val="00D96060"/>
    <w:rsid w:val="00DA1B2C"/>
    <w:rsid w:val="00DA3665"/>
    <w:rsid w:val="00DC41FA"/>
    <w:rsid w:val="00DE05F9"/>
    <w:rsid w:val="00DE0EF1"/>
    <w:rsid w:val="00DE11E6"/>
    <w:rsid w:val="00DE754D"/>
    <w:rsid w:val="00DF2176"/>
    <w:rsid w:val="00DF4B94"/>
    <w:rsid w:val="00DF77B0"/>
    <w:rsid w:val="00E042AF"/>
    <w:rsid w:val="00E1296E"/>
    <w:rsid w:val="00E224EF"/>
    <w:rsid w:val="00E73835"/>
    <w:rsid w:val="00E81244"/>
    <w:rsid w:val="00E852B4"/>
    <w:rsid w:val="00EA3CED"/>
    <w:rsid w:val="00EB143B"/>
    <w:rsid w:val="00EC2A4A"/>
    <w:rsid w:val="00EC326F"/>
    <w:rsid w:val="00ED0992"/>
    <w:rsid w:val="00EE4AC6"/>
    <w:rsid w:val="00EE5A51"/>
    <w:rsid w:val="00EF2C90"/>
    <w:rsid w:val="00F428AA"/>
    <w:rsid w:val="00F70B94"/>
    <w:rsid w:val="00F7616C"/>
    <w:rsid w:val="00F803F5"/>
    <w:rsid w:val="00FA6FE6"/>
    <w:rsid w:val="00FB2301"/>
    <w:rsid w:val="00FC41A4"/>
    <w:rsid w:val="00FD7D69"/>
    <w:rsid w:val="00FE0FEE"/>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hyperlink" Target="http://www.malariagen.net/apps/pf-cross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malariagen.net/apps/pf-crosse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E69456-4727-4161-9EA9-628593859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4</TotalTime>
  <Pages>18</Pages>
  <Words>17294</Words>
  <Characters>98581</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15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93</cp:revision>
  <dcterms:created xsi:type="dcterms:W3CDTF">2014-11-21T18:07:00Z</dcterms:created>
  <dcterms:modified xsi:type="dcterms:W3CDTF">2014-12-12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